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961F7B2"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r w:rsidR="000347B6" w:rsidRPr="0035605C">
        <w:rPr>
          <w:rFonts w:asciiTheme="minorHAnsi" w:hAnsiTheme="minorHAnsi" w:cstheme="minorHAnsi"/>
        </w:rPr>
        <w:t>Botrytis eQTL of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 xml:space="preserve">Department of Plant Pathology, Kansas State University, 1712 </w:t>
      </w:r>
      <w:proofErr w:type="spellStart"/>
      <w:r w:rsidR="00E101B0" w:rsidRPr="0035605C">
        <w:rPr>
          <w:rFonts w:cstheme="minorHAnsi"/>
        </w:rPr>
        <w:t>Clafflin</w:t>
      </w:r>
      <w:proofErr w:type="spellEnd"/>
      <w:r w:rsidR="00E101B0" w:rsidRPr="0035605C">
        <w:rPr>
          <w:rFonts w:cstheme="minorHAnsi"/>
        </w:rPr>
        <w:t xml:space="preserve">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 xml:space="preserve">DynaMo Center of Excellence, University of Copenhagen, </w:t>
      </w:r>
      <w:proofErr w:type="spellStart"/>
      <w:r w:rsidR="00E101B0" w:rsidRPr="0035605C">
        <w:rPr>
          <w:rFonts w:cstheme="minorHAnsi"/>
        </w:rPr>
        <w:t>Thorvaldsensvej</w:t>
      </w:r>
      <w:proofErr w:type="spellEnd"/>
      <w:r w:rsidR="00E101B0" w:rsidRPr="0035605C">
        <w:rPr>
          <w:rFonts w:cstheme="minorHAnsi"/>
        </w:rPr>
        <w:t xml:space="preserve">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46DC3966"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B. C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2836131C" w14:textId="77777777" w:rsidR="00FE699F" w:rsidRPr="0035605C" w:rsidRDefault="00FE699F">
      <w:pPr>
        <w:rPr>
          <w:rFonts w:cstheme="minorHAnsi"/>
          <w:b/>
        </w:rPr>
      </w:pPr>
      <w:r w:rsidRPr="0035605C">
        <w:rPr>
          <w:rFonts w:cstheme="minorHAnsi"/>
          <w:b/>
        </w:rPr>
        <w:br w:type="page"/>
      </w:r>
    </w:p>
    <w:p w14:paraId="543570F9" w14:textId="22FA7636" w:rsidR="00FE699F" w:rsidRPr="0035605C" w:rsidRDefault="00FE699F" w:rsidP="00FE699F">
      <w:pPr>
        <w:spacing w:line="480" w:lineRule="auto"/>
        <w:rPr>
          <w:rFonts w:cstheme="minorHAnsi"/>
          <w:b/>
        </w:rPr>
      </w:pPr>
      <w:r w:rsidRPr="0035605C">
        <w:rPr>
          <w:rFonts w:cstheme="minorHAnsi"/>
          <w:b/>
        </w:rPr>
        <w:lastRenderedPageBreak/>
        <w:t>INTRODUCTION</w:t>
      </w:r>
    </w:p>
    <w:p w14:paraId="6AF0C1D7" w14:textId="77777777" w:rsidR="00654E06" w:rsidRDefault="00245B23" w:rsidP="00301CFF">
      <w:pPr>
        <w:spacing w:line="480" w:lineRule="auto"/>
        <w:ind w:firstLine="720"/>
        <w:rPr>
          <w:rFonts w:cstheme="minorHAnsi"/>
        </w:rPr>
      </w:pPr>
      <w:r w:rsidRPr="0035605C">
        <w:rPr>
          <w:rFonts w:cstheme="minorHAnsi"/>
        </w:rPr>
        <w:t>Plant-pathogen interactions can be classified in two groups; qualitative interactions, in which few genetic variants interact to determine binary disease outcomes, or quantitative</w:t>
      </w:r>
      <w:r w:rsidR="00347890">
        <w:rPr>
          <w:rFonts w:cstheme="minorHAnsi"/>
        </w:rPr>
        <w:t xml:space="preserve"> interactions</w:t>
      </w:r>
      <w:r w:rsidRPr="0035605C">
        <w:rPr>
          <w:rFonts w:cstheme="minorHAnsi"/>
        </w:rPr>
        <w:t xml:space="preserve">, in which a spectrum of </w:t>
      </w:r>
      <w:r w:rsidR="00347890">
        <w:rPr>
          <w:rFonts w:cstheme="minorHAnsi"/>
        </w:rPr>
        <w:t xml:space="preserve">outcomes </w:t>
      </w:r>
      <w:r w:rsidRPr="0035605C">
        <w:rPr>
          <w:rFonts w:cstheme="minorHAnsi"/>
        </w:rPr>
        <w:t xml:space="preserve">may occur due to genetic variation between the host and pathogen. The genetic basis of quantitative plant-pathogen interactions is less </w:t>
      </w:r>
      <w:r w:rsidR="00347890">
        <w:rPr>
          <w:rFonts w:cstheme="minorHAnsi"/>
        </w:rPr>
        <w:t xml:space="preserve">clear </w:t>
      </w:r>
      <w:r w:rsidRPr="0035605C">
        <w:rPr>
          <w:rFonts w:cstheme="minorHAnsi"/>
        </w:rPr>
        <w:t xml:space="preserve">and is being </w:t>
      </w:r>
      <w:r w:rsidR="00347890">
        <w:rPr>
          <w:rFonts w:cstheme="minorHAnsi"/>
        </w:rPr>
        <w:t xml:space="preserve">elucidated </w:t>
      </w:r>
      <w:r w:rsidRPr="0035605C">
        <w:rPr>
          <w:rFonts w:cstheme="minorHAnsi"/>
        </w:rPr>
        <w:t xml:space="preserve">through the study of phenotypic variation across genetically diverse hosts and pathogens, finding links to genetic variation. Interactions between plants and generalist pathogens, which do not specialize on particular hosts, are more often quantitative due to a lack of reciprocal co-evolution, and generalist pathogens often harbor higher genetic diversity </w:t>
      </w:r>
      <w:r w:rsidRPr="0035605C">
        <w:rPr>
          <w:rFonts w:cstheme="minorHAnsi"/>
        </w:rPr>
        <w:fldChar w:fldCharType="begin"/>
      </w:r>
      <w:r w:rsidRPr="0035605C">
        <w:rPr>
          <w:rFonts w:cstheme="minorHAnsi"/>
        </w:rPr>
        <w:instrText xml:space="preserve"> ADDIN EN.CITE &lt;EndNote&gt;&lt;Cite&gt;&lt;Author&gt;Williamson&lt;/Author&gt;&lt;Year&gt;2007&lt;/Year&gt;&lt;RecNum&gt;761&lt;/RecNum&gt;&lt;DisplayText&gt;(Williamson, Tudzynski et al. 2007)&lt;/DisplayText&gt;&lt;record&gt;&lt;rec-number&gt;761&lt;/rec-number&gt;&lt;foreign-keys&gt;&lt;key app="EN" db-id="a2x2tzszjfd2zjed0e8psfdtd0daafwwr002" timestamp="0"&gt;761&lt;/key&gt;&lt;/foreign-keys&gt;&lt;ref-type name="Journal Article"&gt;17&lt;/ref-type&gt;&lt;contributors&gt;&lt;authors&gt;&lt;author&gt;Williamson, Brian&lt;/author&gt;&lt;author&gt;Tudzynski, Bettina&lt;/author&gt;&lt;author&gt;Tudzynski, Paul&lt;/author&gt;&lt;author&gt;van Kan, Jan A. L.&lt;/author&gt;&lt;/authors&gt;&lt;/contributors&gt;&lt;titles&gt;&lt;title&gt;Botrytis cinerea: the cause of grey mould disease&lt;/title&gt;&lt;secondary-title&gt;Molecular Plant Pathology&lt;/secondary-title&gt;&lt;/titles&gt;&lt;periodical&gt;&lt;full-title&gt;Molecular plant pathology&lt;/full-title&gt;&lt;/periodical&gt;&lt;pages&gt;561-580&lt;/pages&gt;&lt;volume&gt;8&lt;/volume&gt;&lt;number&gt;5&lt;/number&gt;&lt;dates&gt;&lt;year&gt;2007&lt;/year&gt;&lt;/dates&gt;&lt;publisher&gt;Wiley Online Library&lt;/publisher&gt;&lt;isbn&gt;1364-3703&lt;/isbn&gt;&lt;urls&gt;&lt;/urls&gt;&lt;/record&gt;&lt;/Cite&gt;&lt;/EndNote&gt;</w:instrText>
      </w:r>
      <w:r w:rsidRPr="0035605C">
        <w:rPr>
          <w:rFonts w:cstheme="minorHAnsi"/>
        </w:rPr>
        <w:fldChar w:fldCharType="separate"/>
      </w:r>
      <w:r w:rsidRPr="0035605C">
        <w:rPr>
          <w:rFonts w:cstheme="minorHAnsi"/>
          <w:noProof/>
        </w:rPr>
        <w:t>(Williamson, Tudzynski et al. 2007)</w:t>
      </w:r>
      <w:r w:rsidRPr="0035605C">
        <w:rPr>
          <w:rFonts w:cstheme="minorHAnsi"/>
        </w:rPr>
        <w:fldChar w:fldCharType="end"/>
      </w:r>
      <w:r w:rsidRPr="0035605C">
        <w:rPr>
          <w:rFonts w:cstheme="minorHAnsi"/>
        </w:rPr>
        <w:t xml:space="preserve">. </w:t>
      </w:r>
    </w:p>
    <w:p w14:paraId="71A83480" w14:textId="1E2CD526" w:rsidR="00301CFF" w:rsidRDefault="00301CFF" w:rsidP="00F4446B">
      <w:pPr>
        <w:spacing w:line="480" w:lineRule="auto"/>
        <w:ind w:firstLine="720"/>
        <w:rPr>
          <w:rFonts w:cstheme="minorHAnsi"/>
        </w:rPr>
      </w:pPr>
      <w:r>
        <w:rPr>
          <w:rFonts w:cstheme="minorHAnsi"/>
        </w:rPr>
        <w:t xml:space="preserve">There </w:t>
      </w:r>
      <w:r w:rsidRPr="0035605C">
        <w:rPr>
          <w:rFonts w:cstheme="minorHAnsi"/>
        </w:rPr>
        <w:t xml:space="preserve">is a lack of evidence for qualitative virulence/ resistance genes underlying quantitative disease outcomes in plant-pathogen interactions. Rather, the genetic basis of plant resistance in these interactions is highly polygenic </w:t>
      </w:r>
      <w:r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Pr="0035605C">
        <w:rPr>
          <w:rFonts w:cstheme="minorHAnsi"/>
        </w:rPr>
        <w:instrText xml:space="preserve"> ADDIN EN.CITE </w:instrText>
      </w:r>
      <w:r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Pr="0035605C">
        <w:rPr>
          <w:rFonts w:cstheme="minorHAnsi"/>
        </w:rPr>
        <w:instrText xml:space="preserve"> ADDIN EN.CITE.DATA </w:instrText>
      </w:r>
      <w:r w:rsidRPr="0035605C">
        <w:rPr>
          <w:rFonts w:cstheme="minorHAnsi"/>
        </w:rPr>
      </w:r>
      <w:r w:rsidRPr="0035605C">
        <w:rPr>
          <w:rFonts w:cstheme="minorHAnsi"/>
        </w:rPr>
        <w:fldChar w:fldCharType="end"/>
      </w:r>
      <w:r w:rsidRPr="0035605C">
        <w:rPr>
          <w:rFonts w:cstheme="minorHAnsi"/>
        </w:rPr>
      </w:r>
      <w:r w:rsidRPr="0035605C">
        <w:rPr>
          <w:rFonts w:cstheme="minorHAnsi"/>
        </w:rPr>
        <w:fldChar w:fldCharType="separate"/>
      </w:r>
      <w:r w:rsidRPr="0035605C">
        <w:rPr>
          <w:rFonts w:cstheme="minorHAnsi"/>
          <w:noProof/>
        </w:rPr>
        <w:t>(Glazebrook 2005, Nomura, Melotto et al. 2005, Goss and Bergelson 2006, Rowe and Kliebenstein 2008, Barrett, Kniskern et al. 2009, Corwin, Copeland et al. 2016, Fordyce, Soltis et al. 2018)</w:t>
      </w:r>
      <w:r w:rsidRPr="0035605C">
        <w:rPr>
          <w:rFonts w:cstheme="minorHAnsi"/>
        </w:rPr>
        <w:fldChar w:fldCharType="end"/>
      </w:r>
      <w:r w:rsidRPr="0035605C">
        <w:rPr>
          <w:rFonts w:cstheme="minorHAnsi"/>
        </w:rPr>
        <w:t>.</w:t>
      </w:r>
      <w:r w:rsidR="00654E06">
        <w:rPr>
          <w:rFonts w:cstheme="minorHAnsi"/>
        </w:rPr>
        <w:t xml:space="preserve"> </w:t>
      </w:r>
      <w:r w:rsidRPr="0035605C">
        <w:rPr>
          <w:rFonts w:cstheme="minorHAnsi"/>
        </w:rPr>
        <w:t xml:space="preserve">On the pathogen side, recent studies have accumulated evidence for a polygenic basis of virulence as well </w:t>
      </w:r>
      <w:r w:rsidR="002A0BE9">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2A0BE9">
        <w:rPr>
          <w:rFonts w:cstheme="minorHAnsi"/>
        </w:rPr>
        <w:instrText xml:space="preserve"> ADDIN EN.CITE </w:instrText>
      </w:r>
      <w:r w:rsidR="002A0BE9">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fldChar w:fldCharType="separate"/>
      </w:r>
      <w:r w:rsidR="002A0BE9">
        <w:rPr>
          <w:rFonts w:cstheme="minorHAnsi"/>
          <w:noProof/>
        </w:rPr>
        <w:t>(Corwin, Copeland et al. 2016, Bartoli and Roux 2017, Wu, Sakthikumar et al. 2017, Zhang, Corwin et al. 2017, Atwell, Corwin et al. 2018, Soltis, Atwell et al. 2019)</w:t>
      </w:r>
      <w:r w:rsidR="002A0BE9">
        <w:rPr>
          <w:rFonts w:cstheme="minorHAnsi"/>
        </w:rPr>
        <w:fldChar w:fldCharType="end"/>
      </w:r>
      <w:r w:rsidRPr="0035605C">
        <w:rPr>
          <w:rFonts w:cstheme="minorHAnsi"/>
        </w:rPr>
        <w:t xml:space="preserve">. These studies provide many candidate loci for pathogen resistance, with diverse functional annotations. Some of these loci appear to modulate virulence across multiple virulence phenotypes, including lesion size across multiple hosts and independent phenotypes of lesion growth </w:t>
      </w:r>
      <w:r w:rsidRPr="0035605C">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Pr>
          <w:rFonts w:cstheme="minorHAnsi"/>
        </w:rPr>
        <w:instrText xml:space="preserve"> ADDIN EN.CITE </w:instrText>
      </w:r>
      <w:r w:rsidRPr="0035605C">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Pr>
          <w:rFonts w:cstheme="minorHAnsi"/>
        </w:rPr>
        <w:instrText xml:space="preserve"> ADDIN EN.CITE.DATA </w:instrText>
      </w:r>
      <w:r w:rsidRPr="0035605C">
        <w:rPr>
          <w:rFonts w:cstheme="minorHAnsi"/>
        </w:rPr>
      </w:r>
      <w:r w:rsidRPr="0035605C">
        <w:rPr>
          <w:rFonts w:cstheme="minorHAnsi"/>
        </w:rPr>
        <w:fldChar w:fldCharType="end"/>
      </w:r>
      <w:r w:rsidRPr="0035605C">
        <w:rPr>
          <w:rFonts w:cstheme="minorHAnsi"/>
        </w:rPr>
      </w:r>
      <w:r w:rsidRPr="0035605C">
        <w:rPr>
          <w:rFonts w:cstheme="minorHAnsi"/>
        </w:rPr>
        <w:fldChar w:fldCharType="separate"/>
      </w:r>
      <w:r w:rsidRPr="0035605C">
        <w:rPr>
          <w:rFonts w:cstheme="minorHAnsi"/>
          <w:noProof/>
        </w:rPr>
        <w:t>(Corwin, Copeland et al. 2016, Fordyce, Soltis et al. 2018, Soltis, Atwell et al. 2019)</w:t>
      </w:r>
      <w:r w:rsidRPr="0035605C">
        <w:rPr>
          <w:rFonts w:cstheme="minorHAnsi"/>
        </w:rPr>
        <w:fldChar w:fldCharType="end"/>
      </w:r>
      <w:r w:rsidRPr="0035605C">
        <w:rPr>
          <w:rFonts w:cstheme="minorHAnsi"/>
        </w:rPr>
        <w:t>. However, thus far we know little about the molecular mechanism of action by which these genes affect virulence outcomes</w:t>
      </w:r>
      <w:r w:rsidR="001E2EAC">
        <w:rPr>
          <w:rFonts w:cstheme="minorHAnsi"/>
        </w:rPr>
        <w:t xml:space="preserve">, or how the host and pathogen genetics interact. </w:t>
      </w:r>
    </w:p>
    <w:p w14:paraId="6CA5E699" w14:textId="583C0DFB" w:rsidR="001E2EAC" w:rsidRDefault="001E2EAC" w:rsidP="005165C1">
      <w:pPr>
        <w:spacing w:line="480" w:lineRule="auto"/>
        <w:ind w:firstLine="720"/>
        <w:rPr>
          <w:rFonts w:cstheme="minorHAnsi"/>
        </w:rPr>
      </w:pPr>
      <w:r>
        <w:rPr>
          <w:rFonts w:cstheme="minorHAnsi"/>
        </w:rPr>
        <w:t xml:space="preserve">One study has taken a genome-wide association (GWA) approach to the plant and pathogen genomes simultaneously, as well as their genetic interaction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 xml:space="preserve">. </w:t>
      </w:r>
      <w:r w:rsidR="00590C2E">
        <w:rPr>
          <w:rFonts w:cstheme="minorHAnsi"/>
        </w:rPr>
        <w:t xml:space="preserve">In this system, </w:t>
      </w:r>
      <w:r w:rsidR="00590C2E">
        <w:rPr>
          <w:rFonts w:cstheme="minorHAnsi"/>
        </w:rPr>
        <w:lastRenderedPageBreak/>
        <w:t xml:space="preserve">most of the variation in disease resistance was determined by a polygenic structure in the pathogen, with small genetic effects from the host genome or the interaction between them. Similarly, viral load in the human x HIV pathosystem is better explained by pathogen than host diversity </w:t>
      </w:r>
      <w:r w:rsidR="002A0BE9">
        <w:rPr>
          <w:rFonts w:cstheme="minorHAnsi"/>
        </w:rPr>
        <w:fldChar w:fldCharType="begin"/>
      </w:r>
      <w:r w:rsidR="002A0BE9">
        <w:rPr>
          <w:rFonts w:cstheme="minorHAnsi"/>
        </w:rPr>
        <w:instrText xml:space="preserve"> ADDIN EN.CITE &lt;EndNote&gt;&lt;Cite&gt;&lt;Author&gt;Bartha&lt;/Author&gt;&lt;Year&gt;2017&lt;/Year&gt;&lt;RecNum&gt;1170&lt;/RecNum&gt;&lt;DisplayText&gt;(Bartha, McLaren et al. 2017)&lt;/DisplayText&gt;&lt;record&gt;&lt;rec-number&gt;1170&lt;/rec-number&gt;&lt;foreign-keys&gt;&lt;key app="EN" db-id="a2x2tzszjfd2zjed0e8psfdtd0daafwwr002" timestamp="1550616048"&gt;1170&lt;/key&gt;&lt;/foreign-keys&gt;&lt;ref-type name="Journal Article"&gt;17&lt;/ref-type&gt;&lt;contributors&gt;&lt;authors&gt;&lt;author&gt;Bartha, Istvan&lt;/author&gt;&lt;author&gt;McLaren, Paul J&lt;/author&gt;&lt;author&gt;Brumme, Chanson&lt;/author&gt;&lt;author&gt;Harrigan, Richard&lt;/author&gt;&lt;author&gt;Telenti, Amalio&lt;/author&gt;&lt;author&gt;Fellay, Jacques&lt;/author&gt;&lt;/authors&gt;&lt;/contributors&gt;&lt;titles&gt;&lt;title&gt;Estimating the respective contributions of human and viral genetic variation to HIV control&lt;/title&gt;&lt;secondary-title&gt;PLoS computational biology&lt;/secondary-title&gt;&lt;/titles&gt;&lt;periodical&gt;&lt;full-title&gt;PLoS computational biology&lt;/full-title&gt;&lt;/periodical&gt;&lt;pages&gt;e1005339&lt;/pages&gt;&lt;volume&gt;13&lt;/volume&gt;&lt;number&gt;2&lt;/number&gt;&lt;dates&gt;&lt;year&gt;2017&lt;/year&gt;&lt;/dates&gt;&lt;isbn&gt;1553-7358&lt;/isbn&gt;&lt;urls&gt;&lt;/urls&gt;&lt;/record&gt;&lt;/Cite&gt;&lt;/EndNote&gt;</w:instrText>
      </w:r>
      <w:r w:rsidR="002A0BE9">
        <w:rPr>
          <w:rFonts w:cstheme="minorHAnsi"/>
        </w:rPr>
        <w:fldChar w:fldCharType="separate"/>
      </w:r>
      <w:r w:rsidR="002A0BE9">
        <w:rPr>
          <w:rFonts w:cstheme="minorHAnsi"/>
          <w:noProof/>
        </w:rPr>
        <w:t>(Bartha, McLaren et al. 2017)</w:t>
      </w:r>
      <w:r w:rsidR="002A0BE9">
        <w:rPr>
          <w:rFonts w:cstheme="minorHAnsi"/>
        </w:rPr>
        <w:fldChar w:fldCharType="end"/>
      </w:r>
      <w:r w:rsidR="00590C2E">
        <w:rPr>
          <w:rFonts w:cstheme="minorHAnsi"/>
        </w:rPr>
        <w:t xml:space="preserve">. </w:t>
      </w:r>
    </w:p>
    <w:p w14:paraId="581BA845" w14:textId="6E76E91F" w:rsidR="00245B23" w:rsidRDefault="00245B23" w:rsidP="00301CFF">
      <w:pPr>
        <w:spacing w:line="480" w:lineRule="auto"/>
        <w:ind w:firstLine="720"/>
        <w:rPr>
          <w:rFonts w:cstheme="minorHAnsi"/>
        </w:rPr>
      </w:pPr>
      <w:r w:rsidRPr="0035605C">
        <w:rPr>
          <w:rFonts w:cstheme="minorHAnsi"/>
        </w:rPr>
        <w:t xml:space="preserve">Many </w:t>
      </w:r>
      <w:r w:rsidR="00F4446B">
        <w:rPr>
          <w:rFonts w:cstheme="minorHAnsi"/>
        </w:rPr>
        <w:t xml:space="preserve">quantifiable </w:t>
      </w:r>
      <w:r w:rsidRPr="0035605C">
        <w:rPr>
          <w:rFonts w:cstheme="minorHAnsi"/>
        </w:rPr>
        <w:t>phenotypes result from the interaction of plant and pathogen</w:t>
      </w:r>
      <w:r w:rsidR="001E2EAC">
        <w:rPr>
          <w:rFonts w:cstheme="minorHAnsi"/>
        </w:rPr>
        <w:t xml:space="preserve"> and can be used in GWA studies</w:t>
      </w:r>
      <w:r w:rsidRPr="0035605C">
        <w:rPr>
          <w:rFonts w:cstheme="minorHAnsi"/>
        </w:rPr>
        <w:t xml:space="preserve">, including gene expression responses. Each expression profile may be considered a unique indicator of the progression of the interaction between host and pathogen. As such, analysis summarizing information across transcriptomes can elucidate the common and specific genetics underlying virulence phenotypes and hypothesize causal relationships between genetic variation and expression responses. Individual gene expression profiles can be treated as phenotypes for analysis </w:t>
      </w:r>
      <w:r w:rsidR="001E2EAC">
        <w:rPr>
          <w:rFonts w:cstheme="minorHAnsi"/>
        </w:rPr>
        <w:t>using recombinant inbred lines (RIL) or GWA</w:t>
      </w:r>
      <w:r w:rsidRPr="0035605C">
        <w:rPr>
          <w:rFonts w:cstheme="minorHAnsi"/>
        </w:rPr>
        <w:t>.</w:t>
      </w:r>
      <w:r w:rsidR="00301CFF">
        <w:rPr>
          <w:rFonts w:cstheme="minorHAnsi"/>
        </w:rPr>
        <w:t xml:space="preserve"> </w:t>
      </w:r>
      <w:r w:rsidRPr="0035605C">
        <w:rPr>
          <w:rFonts w:cstheme="minorHAnsi"/>
        </w:rPr>
        <w:t xml:space="preserve">Expression quantitative trait loci (eQTL) are the markers correlated with variation in transcripts’ expression profiles and are hypothesized as points of direct or indirect genetic control over expression variation. Locally </w:t>
      </w:r>
      <w:r w:rsidR="00F4446B">
        <w:rPr>
          <w:rFonts w:cstheme="minorHAnsi"/>
        </w:rPr>
        <w:t xml:space="preserve">acting </w:t>
      </w:r>
      <w:r w:rsidRPr="0035605C">
        <w:rPr>
          <w:rFonts w:cstheme="minorHAnsi"/>
        </w:rPr>
        <w:t>(</w:t>
      </w:r>
      <w:r w:rsidRPr="0035605C">
        <w:rPr>
          <w:rFonts w:cstheme="minorHAnsi"/>
          <w:i/>
        </w:rPr>
        <w:t>cis</w:t>
      </w:r>
      <w:r w:rsidRPr="0035605C">
        <w:rPr>
          <w:rFonts w:cstheme="minorHAnsi"/>
        </w:rPr>
        <w:t xml:space="preserve">) eQTL may indicate regulatory variation within the expressed gene itself, or nearby. Additional markers distant from the responding gene are classified as </w:t>
      </w:r>
      <w:r w:rsidRPr="0035605C">
        <w:rPr>
          <w:rFonts w:cstheme="minorHAnsi"/>
          <w:i/>
        </w:rPr>
        <w:t>trans</w:t>
      </w:r>
      <w:r w:rsidRPr="0035605C">
        <w:rPr>
          <w:rFonts w:cstheme="minorHAnsi"/>
        </w:rPr>
        <w:t xml:space="preserve">-eQTL. </w:t>
      </w:r>
      <w:r w:rsidR="004010D9">
        <w:rPr>
          <w:rFonts w:cstheme="minorHAnsi"/>
          <w:i/>
        </w:rPr>
        <w:t>t</w:t>
      </w:r>
      <w:r w:rsidRPr="0035605C">
        <w:rPr>
          <w:rFonts w:cstheme="minorHAnsi"/>
          <w:i/>
        </w:rPr>
        <w:t>rans</w:t>
      </w:r>
      <w:r w:rsidRPr="0035605C">
        <w:rPr>
          <w:rFonts w:cstheme="minorHAnsi"/>
        </w:rPr>
        <w:t xml:space="preserve">-eQTL may be due to genes present in a common regulatory network, or transcription factors acting upon the expressed gene. </w:t>
      </w:r>
      <w:r w:rsidR="004010D9">
        <w:rPr>
          <w:rFonts w:cstheme="minorHAnsi"/>
          <w:i/>
        </w:rPr>
        <w:t>t</w:t>
      </w:r>
      <w:r w:rsidRPr="0035605C">
        <w:rPr>
          <w:rFonts w:cstheme="minorHAnsi"/>
          <w:i/>
        </w:rPr>
        <w:t>rans</w:t>
      </w:r>
      <w:r w:rsidRPr="0035605C">
        <w:rPr>
          <w:rFonts w:cstheme="minorHAnsi"/>
        </w:rPr>
        <w:t xml:space="preserve">-eQTL hotspots (loci linked to expression variation across many transcripts) may point to master regulators, with extensive pleiotropy across many genes. </w:t>
      </w:r>
    </w:p>
    <w:p w14:paraId="3459DB14" w14:textId="63ADD385" w:rsidR="00654E06" w:rsidRPr="0035605C" w:rsidRDefault="00654E06" w:rsidP="00301CFF">
      <w:pPr>
        <w:spacing w:line="480" w:lineRule="auto"/>
        <w:ind w:firstLine="720"/>
        <w:rPr>
          <w:rFonts w:cstheme="minorHAnsi"/>
        </w:rPr>
      </w:pPr>
      <w:r>
        <w:rPr>
          <w:rFonts w:cstheme="minorHAnsi"/>
        </w:rPr>
        <w:t>eQTL analysis focusing on one side of the plant-pathogen interaction</w:t>
      </w:r>
      <w:r w:rsidR="008E0921">
        <w:rPr>
          <w:rFonts w:cstheme="minorHAnsi"/>
        </w:rPr>
        <w:t xml:space="preserve"> can identify pathogen loci controlling pathogen gene expression in planta, or plant loci controlling plant gene expression over the course of infection. This provides a view of how variation in one of the interacting organisms leads to the shared disease phenotype and can identify virulence loci in the pathogen and resistance loci in the plant </w:t>
      </w:r>
      <w:r w:rsidR="002A0BE9">
        <w:rPr>
          <w:rFonts w:cstheme="minorHAnsi"/>
        </w:rPr>
        <w:fldChar w:fldCharType="begin">
          <w:fldData xml:space="preserve">PEVuZE5vdGU+PENpdGU+PEF1dGhvcj5DaGVuPC9BdXRob3I+PFllYXI+MjAxMDwvWWVhcj48UmVj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</w:fldData>
        </w:fldChar>
      </w:r>
      <w:r w:rsidR="002A0BE9">
        <w:rPr>
          <w:rFonts w:cstheme="minorHAnsi"/>
        </w:rPr>
        <w:instrText xml:space="preserve"> ADDIN EN.CITE </w:instrText>
      </w:r>
      <w:r w:rsidR="002A0BE9">
        <w:rPr>
          <w:rFonts w:cstheme="minorHAnsi"/>
        </w:rPr>
        <w:fldChar w:fldCharType="begin">
          <w:fldData xml:space="preserve">PEVuZE5vdGU+PENpdGU+PEF1dGhvcj5DaGVuPC9BdXRob3I+PFllYXI+MjAxMDwvWWVhcj48UmVj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fldChar w:fldCharType="separate"/>
      </w:r>
      <w:r w:rsidR="002A0BE9">
        <w:rPr>
          <w:rFonts w:cstheme="minorHAnsi"/>
          <w:noProof/>
        </w:rPr>
        <w:t>(Chen, Hackett et al. 2010, Christie, Myburg et al. 2017)</w:t>
      </w:r>
      <w:r w:rsidR="002A0BE9">
        <w:rPr>
          <w:rFonts w:cstheme="minorHAnsi"/>
        </w:rPr>
        <w:fldChar w:fldCharType="end"/>
      </w:r>
      <w:r w:rsidR="008E0921">
        <w:rPr>
          <w:rFonts w:cstheme="minorHAnsi"/>
        </w:rPr>
        <w:t xml:space="preserve">. However, </w:t>
      </w:r>
      <w:r w:rsidR="00157BFF">
        <w:rPr>
          <w:rFonts w:cstheme="minorHAnsi"/>
        </w:rPr>
        <w:t xml:space="preserve">few studies have conducted genome-wide association for any disease traits on the pathogen side, let alone expression traits for eQTL </w:t>
      </w:r>
      <w:r w:rsidR="00157BFF">
        <w:rPr>
          <w:rFonts w:cstheme="minorHAnsi"/>
        </w:rPr>
        <w:lastRenderedPageBreak/>
        <w:t xml:space="preserve">studies </w:t>
      </w:r>
      <w:r w:rsidR="002A0BE9">
        <w:rPr>
          <w:rFonts w:cstheme="minorHAnsi"/>
        </w:rPr>
        <w:fldChar w:fldCharType="begin"/>
      </w:r>
      <w:r w:rsidR="002A0BE9">
        <w:rPr>
          <w:rFonts w:cstheme="minorHAnsi"/>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2A0BE9">
        <w:rPr>
          <w:rFonts w:cstheme="minorHAnsi"/>
        </w:rPr>
        <w:fldChar w:fldCharType="separate"/>
      </w:r>
      <w:r w:rsidR="002A0BE9">
        <w:rPr>
          <w:rFonts w:cstheme="minorHAnsi"/>
          <w:noProof/>
        </w:rPr>
        <w:t>(Bartoli and Roux 2017)</w:t>
      </w:r>
      <w:r w:rsidR="002A0BE9">
        <w:rPr>
          <w:rFonts w:cstheme="minorHAnsi"/>
        </w:rPr>
        <w:fldChar w:fldCharType="end"/>
      </w:r>
      <w:r w:rsidR="00157BFF">
        <w:rPr>
          <w:rFonts w:cstheme="minorHAnsi"/>
        </w:rPr>
        <w:t>. Further, t</w:t>
      </w:r>
      <w:r w:rsidR="008E0921">
        <w:rPr>
          <w:rFonts w:cstheme="minorHAnsi"/>
        </w:rPr>
        <w:t>hese analyses cannot account for the signaling and decision-making that occur between the two organisms’ genomes over the course of infection.</w:t>
      </w:r>
    </w:p>
    <w:p w14:paraId="7E023D05" w14:textId="77777777" w:rsidR="00654E06" w:rsidRDefault="00245B23" w:rsidP="00302E2C">
      <w:pPr>
        <w:spacing w:line="480" w:lineRule="auto"/>
        <w:ind w:firstLine="720"/>
        <w:rPr>
          <w:rFonts w:cstheme="minorHAnsi"/>
        </w:rPr>
      </w:pPr>
      <w:r w:rsidRPr="0035605C">
        <w:rPr>
          <w:rFonts w:cstheme="minorHAnsi"/>
        </w:rPr>
        <w:t xml:space="preserve">Studies encompassing transcriptomic variation in both </w:t>
      </w:r>
      <w:r w:rsidR="00301CFF">
        <w:rPr>
          <w:rFonts w:cstheme="minorHAnsi"/>
        </w:rPr>
        <w:t xml:space="preserve">the </w:t>
      </w:r>
      <w:r w:rsidRPr="0035605C">
        <w:rPr>
          <w:rFonts w:cstheme="minorHAnsi"/>
        </w:rPr>
        <w:t xml:space="preserve">host and pathogen, and genomic variation within one of the interacting organisms, can look for signs of interspecific </w:t>
      </w:r>
      <w:r w:rsidRPr="0035605C">
        <w:rPr>
          <w:rFonts w:cstheme="minorHAnsi"/>
          <w:i/>
        </w:rPr>
        <w:t>trans</w:t>
      </w:r>
      <w:r w:rsidRPr="0035605C">
        <w:rPr>
          <w:rFonts w:cstheme="minorHAnsi"/>
        </w:rPr>
        <w:t>-eQTL; loci in the pathogen that modulate expression in the infected host, or loci in the host that modulate expression in the infecting pathogen. A few studies have examined variation in host-pathogen interactions in this way, validating the ability of this approach to identify pathogen loci modulating host expression levels, and thus candidate loci</w:t>
      </w:r>
      <w:r w:rsidR="00654E06">
        <w:rPr>
          <w:rFonts w:cstheme="minorHAnsi"/>
        </w:rPr>
        <w:t xml:space="preserve"> </w:t>
      </w:r>
      <w:r w:rsidRPr="0035605C">
        <w:rPr>
          <w:rFonts w:cstheme="minorHAnsi"/>
        </w:rPr>
        <w:t xml:space="preserve">for interspecific signals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w:t>
      </w:r>
      <w:r w:rsidR="00654E06">
        <w:rPr>
          <w:rFonts w:cstheme="minorHAnsi"/>
        </w:rPr>
        <w:t>These</w:t>
      </w:r>
      <w:r w:rsidRPr="0035605C">
        <w:rPr>
          <w:rFonts w:cstheme="minorHAnsi"/>
        </w:rPr>
        <w:t xml:space="preserve"> cross-species </w:t>
      </w:r>
      <w:r w:rsidRPr="00654E06">
        <w:rPr>
          <w:rFonts w:cstheme="minorHAnsi"/>
          <w:i/>
        </w:rPr>
        <w:t>trans</w:t>
      </w:r>
      <w:r w:rsidRPr="0035605C">
        <w:rPr>
          <w:rFonts w:cstheme="minorHAnsi"/>
        </w:rPr>
        <w:t>-eQTL</w:t>
      </w:r>
      <w:r w:rsidR="00654E06">
        <w:rPr>
          <w:rFonts w:cstheme="minorHAnsi"/>
        </w:rPr>
        <w:t xml:space="preserve"> can be used to </w:t>
      </w:r>
      <w:r w:rsidRPr="0035605C">
        <w:rPr>
          <w:rFonts w:cstheme="minorHAnsi"/>
        </w:rPr>
        <w:t xml:space="preserve">hypothesize causal relationships between individual genes in the interspecific interaction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w:t>
      </w:r>
    </w:p>
    <w:p w14:paraId="3E3C13D2" w14:textId="78C236DE" w:rsidR="00157BFF" w:rsidRDefault="001E2EAC" w:rsidP="00575846">
      <w:pPr>
        <w:spacing w:line="480" w:lineRule="auto"/>
        <w:ind w:firstLine="720"/>
        <w:rPr>
          <w:rFonts w:cstheme="minorHAnsi"/>
        </w:rPr>
      </w:pPr>
      <w:r>
        <w:rPr>
          <w:rFonts w:cstheme="minorHAnsi"/>
        </w:rPr>
        <w:t xml:space="preserve">Previous studies have identified hundreds of plant host genes with one or more eQTL in the pathogen modulating their expression </w:t>
      </w:r>
      <w:r w:rsidR="002A0BE9">
        <w:rPr>
          <w:rFonts w:cstheme="minorHAnsi"/>
        </w:rPr>
        <w:fldChar w:fldCharType="begin"/>
      </w:r>
      <w:r w:rsidR="002A0BE9">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Wu, Cai et al. 2015, Guo, Fudali et al. 2017)</w:t>
      </w:r>
      <w:r w:rsidR="002A0BE9">
        <w:rPr>
          <w:rFonts w:cstheme="minorHAnsi"/>
        </w:rPr>
        <w:fldChar w:fldCharType="end"/>
      </w:r>
      <w:r>
        <w:rPr>
          <w:rFonts w:cstheme="minorHAnsi"/>
        </w:rPr>
        <w:t xml:space="preserve">, and one small study identified 3 bacterial parasite genes modulated by human host eQTL </w:t>
      </w:r>
      <w:r w:rsidR="002A0BE9">
        <w:rPr>
          <w:rFonts w:cstheme="minorHAnsi"/>
        </w:rPr>
        <w:fldChar w:fldCharType="begin"/>
      </w:r>
      <w:r w:rsidR="002A0BE9">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Guo, Fudali et al. 2017)</w:t>
      </w:r>
      <w:r w:rsidR="002A0BE9">
        <w:rPr>
          <w:rFonts w:cstheme="minorHAnsi"/>
        </w:rPr>
        <w:fldChar w:fldCharType="end"/>
      </w:r>
      <w:r>
        <w:rPr>
          <w:rFonts w:cstheme="minorHAnsi"/>
        </w:rPr>
        <w:t xml:space="preserve">. </w:t>
      </w:r>
      <w:r w:rsidR="005165C1">
        <w:rPr>
          <w:rFonts w:cstheme="minorHAnsi"/>
        </w:rPr>
        <w:t xml:space="preserve">Hundreds of pathogen eQTL linked to host expression changes </w:t>
      </w:r>
      <w:r w:rsidR="002A0BE9">
        <w:rPr>
          <w:rFonts w:cstheme="minorHAnsi"/>
        </w:rPr>
        <w:fldChar w:fldCharType="begin"/>
      </w:r>
      <w:r w:rsidR="002A0BE9">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A0BE9">
        <w:rPr>
          <w:rFonts w:cstheme="minorHAnsi"/>
        </w:rPr>
        <w:fldChar w:fldCharType="separate"/>
      </w:r>
      <w:r w:rsidR="002A0BE9">
        <w:rPr>
          <w:rFonts w:cstheme="minorHAnsi"/>
          <w:noProof/>
        </w:rPr>
        <w:t>(Wu, Cai et al. 2015)</w:t>
      </w:r>
      <w:r w:rsidR="002A0BE9">
        <w:rPr>
          <w:rFonts w:cstheme="minorHAnsi"/>
        </w:rPr>
        <w:fldChar w:fldCharType="end"/>
      </w:r>
      <w:r w:rsidR="005165C1">
        <w:rPr>
          <w:rFonts w:cstheme="minorHAnsi"/>
        </w:rPr>
        <w:t xml:space="preserve">, and a single eQTL may modulate expression of over 60 host genes </w:t>
      </w:r>
      <w:r w:rsidR="002A0BE9">
        <w:rPr>
          <w:rFonts w:cstheme="minorHAnsi"/>
        </w:rPr>
        <w:fldChar w:fldCharType="begin"/>
      </w:r>
      <w:r w:rsidR="002A0BE9">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Guo, Fudali et al. 2017)</w:t>
      </w:r>
      <w:r w:rsidR="002A0BE9">
        <w:rPr>
          <w:rFonts w:cstheme="minorHAnsi"/>
        </w:rPr>
        <w:fldChar w:fldCharType="end"/>
      </w:r>
      <w:r w:rsidR="005165C1">
        <w:rPr>
          <w:rFonts w:cstheme="minorHAnsi"/>
        </w:rPr>
        <w:t xml:space="preserve">.  Genes from the same host network often shared the same eQTL </w:t>
      </w:r>
      <w:r w:rsidR="002A0BE9">
        <w:rPr>
          <w:rFonts w:cstheme="minorHAnsi"/>
        </w:rPr>
        <w:fldChar w:fldCharType="begin"/>
      </w:r>
      <w:r w:rsidR="002A0BE9">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A0BE9">
        <w:rPr>
          <w:rFonts w:cstheme="minorHAnsi"/>
        </w:rPr>
        <w:fldChar w:fldCharType="separate"/>
      </w:r>
      <w:r w:rsidR="002A0BE9">
        <w:rPr>
          <w:rFonts w:cstheme="minorHAnsi"/>
          <w:noProof/>
        </w:rPr>
        <w:t>(Wu, Cai et al. 2015)</w:t>
      </w:r>
      <w:r w:rsidR="002A0BE9">
        <w:rPr>
          <w:rFonts w:cstheme="minorHAnsi"/>
        </w:rPr>
        <w:fldChar w:fldCharType="end"/>
      </w:r>
      <w:r w:rsidR="005165C1">
        <w:rPr>
          <w:rFonts w:cstheme="minorHAnsi"/>
        </w:rPr>
        <w:t xml:space="preserve">. However, these studies work with limited natural variation; one with </w:t>
      </w:r>
      <w:r w:rsidR="005165C1" w:rsidRPr="0035605C">
        <w:rPr>
          <w:rFonts w:cstheme="minorHAnsi"/>
        </w:rPr>
        <w:t>98 F</w:t>
      </w:r>
      <w:r w:rsidR="005165C1" w:rsidRPr="0035605C">
        <w:rPr>
          <w:rFonts w:cstheme="minorHAnsi"/>
          <w:vertAlign w:val="subscript"/>
        </w:rPr>
        <w:t>2</w:t>
      </w:r>
      <w:r w:rsidR="005165C1" w:rsidRPr="0035605C">
        <w:rPr>
          <w:rFonts w:cstheme="minorHAnsi"/>
        </w:rPr>
        <w:t xml:space="preserve"> </w:t>
      </w:r>
      <w:r w:rsidR="005165C1">
        <w:rPr>
          <w:rFonts w:cstheme="minorHAnsi"/>
        </w:rPr>
        <w:t xml:space="preserve">nematode </w:t>
      </w:r>
      <w:r w:rsidR="005165C1" w:rsidRPr="0035605C">
        <w:rPr>
          <w:rFonts w:cstheme="minorHAnsi"/>
        </w:rPr>
        <w:t>progeny from</w:t>
      </w:r>
      <w:r w:rsidR="005165C1">
        <w:rPr>
          <w:rFonts w:cstheme="minorHAnsi"/>
        </w:rPr>
        <w:t xml:space="preserve"> a</w:t>
      </w:r>
      <w:r w:rsidR="005165C1" w:rsidRPr="0035605C">
        <w:rPr>
          <w:rFonts w:cstheme="minorHAnsi"/>
        </w:rPr>
        <w:t xml:space="preserve"> recombinant inbred line (RIL) between two geographically distant parents</w:t>
      </w:r>
      <w:r w:rsidR="005165C1">
        <w:rPr>
          <w:rFonts w:cstheme="minorHAnsi"/>
        </w:rPr>
        <w:t xml:space="preserve"> </w:t>
      </w:r>
      <w:r w:rsidR="002A0BE9">
        <w:rPr>
          <w:rFonts w:cstheme="minorHAnsi"/>
        </w:rPr>
        <w:fldChar w:fldCharType="begin"/>
      </w:r>
      <w:r w:rsidR="002A0BE9">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Guo, Fudali et al. 2017)</w:t>
      </w:r>
      <w:r w:rsidR="002A0BE9">
        <w:rPr>
          <w:rFonts w:cstheme="minorHAnsi"/>
        </w:rPr>
        <w:fldChar w:fldCharType="end"/>
      </w:r>
      <w:r w:rsidR="005165C1">
        <w:rPr>
          <w:rFonts w:cstheme="minorHAnsi"/>
        </w:rPr>
        <w:t xml:space="preserve">, and one with 24 progeny from a RIL between two parental lines from distinct subspecies within </w:t>
      </w:r>
      <w:r w:rsidR="005165C1" w:rsidRPr="005165C1">
        <w:rPr>
          <w:rFonts w:cstheme="minorHAnsi"/>
          <w:i/>
        </w:rPr>
        <w:t xml:space="preserve">Plasmodium </w:t>
      </w:r>
      <w:r w:rsidR="002A0BE9">
        <w:rPr>
          <w:rFonts w:cstheme="minorHAnsi"/>
        </w:rPr>
        <w:fldChar w:fldCharType="begin"/>
      </w:r>
      <w:r w:rsidR="002A0BE9">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A0BE9">
        <w:rPr>
          <w:rFonts w:cstheme="minorHAnsi"/>
        </w:rPr>
        <w:fldChar w:fldCharType="separate"/>
      </w:r>
      <w:r w:rsidR="002A0BE9">
        <w:rPr>
          <w:rFonts w:cstheme="minorHAnsi"/>
          <w:noProof/>
        </w:rPr>
        <w:t>(Wu, Cai et al. 2015)</w:t>
      </w:r>
      <w:r w:rsidR="002A0BE9">
        <w:rPr>
          <w:rFonts w:cstheme="minorHAnsi"/>
        </w:rPr>
        <w:fldChar w:fldCharType="end"/>
      </w:r>
      <w:r w:rsidR="005165C1">
        <w:rPr>
          <w:rFonts w:cstheme="minorHAnsi"/>
        </w:rPr>
        <w:t xml:space="preserve">. </w:t>
      </w:r>
    </w:p>
    <w:p w14:paraId="2F8A36F4" w14:textId="5A3C8EA0" w:rsidR="00245B23" w:rsidRPr="0035605C" w:rsidRDefault="00157BFF" w:rsidP="00302E2C">
      <w:pPr>
        <w:spacing w:line="480" w:lineRule="auto"/>
        <w:ind w:firstLine="720"/>
        <w:rPr>
          <w:rFonts w:cstheme="minorHAnsi"/>
        </w:rPr>
      </w:pPr>
      <w:r>
        <w:rPr>
          <w:rFonts w:cstheme="minorHAnsi"/>
        </w:rPr>
        <w:t>In this study</w:t>
      </w:r>
      <w:r w:rsidR="00245B23" w:rsidRPr="0035605C">
        <w:rPr>
          <w:rFonts w:cstheme="minorHAnsi"/>
        </w:rPr>
        <w:t xml:space="preserve">, we focus on an extreme generalist pathogen with high genetic diversity, </w:t>
      </w:r>
      <w:r w:rsidR="00245B23" w:rsidRPr="0035605C">
        <w:rPr>
          <w:rFonts w:cstheme="minorHAnsi"/>
          <w:i/>
        </w:rPr>
        <w:t>B. cinerea</w:t>
      </w:r>
      <w:r w:rsidR="00245B23" w:rsidRPr="0035605C">
        <w:rPr>
          <w:rFonts w:cstheme="minorHAnsi"/>
        </w:rPr>
        <w:t xml:space="preserve">, and the model plant host, </w:t>
      </w:r>
      <w:r w:rsidR="00245B23" w:rsidRPr="0035605C">
        <w:rPr>
          <w:rFonts w:cstheme="minorHAnsi"/>
          <w:i/>
        </w:rPr>
        <w:t>A. thaliana</w:t>
      </w:r>
      <w:r w:rsidR="00245B23" w:rsidRPr="0035605C">
        <w:rPr>
          <w:rFonts w:cstheme="minorHAnsi"/>
        </w:rPr>
        <w:t xml:space="preserve">. </w:t>
      </w:r>
      <w:r w:rsidR="00245B23" w:rsidRPr="0035605C">
        <w:rPr>
          <w:rFonts w:cstheme="minorHAnsi"/>
          <w:i/>
        </w:rPr>
        <w:t xml:space="preserve">B. cinerea </w:t>
      </w:r>
      <w:r w:rsidR="00245B23" w:rsidRPr="0035605C">
        <w:rPr>
          <w:rFonts w:cstheme="minorHAnsi"/>
        </w:rPr>
        <w:t>exhibits highly quantitative virulence</w:t>
      </w:r>
      <w:r w:rsidR="003179ED">
        <w:rPr>
          <w:rFonts w:cstheme="minorHAnsi"/>
        </w:rPr>
        <w:t>, facilitated through natural genetic variation</w:t>
      </w:r>
      <w:r w:rsidR="000B6CED">
        <w:rPr>
          <w:rFonts w:cstheme="minorHAnsi"/>
        </w:rPr>
        <w:t xml:space="preserve"> </w:t>
      </w:r>
      <w:r w:rsidR="002A0BE9">
        <w:rPr>
          <w:rFonts w:cstheme="minorHAnsi"/>
        </w:rPr>
        <w:fldChar w:fldCharType="begin">
          <w:fldData xml:space="preserve">PEVuZE5vdGU+PENpdGU+PEF1dGhvcj5Sb3dlPC9BdXRob3I+PFllYXI+MjAxMDwvWWVhcj48UmVj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aaGFuZzwvQXV0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</w:fldData>
        </w:fldChar>
      </w:r>
      <w:r w:rsidR="002A0BE9">
        <w:rPr>
          <w:rFonts w:cstheme="minorHAnsi"/>
        </w:rPr>
        <w:instrText xml:space="preserve"> ADDIN EN.CITE </w:instrText>
      </w:r>
      <w:r w:rsidR="002A0BE9">
        <w:rPr>
          <w:rFonts w:cstheme="minorHAnsi"/>
        </w:rPr>
        <w:fldChar w:fldCharType="begin">
          <w:fldData xml:space="preserve">PEVuZE5vdGU+PENpdGU+PEF1dGhvcj5Sb3dlPC9BdXRob3I+PFllYXI+MjAxMDwvWWVhcj48UmVj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aaGFuZzwvQXV0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fldChar w:fldCharType="separate"/>
      </w:r>
      <w:r w:rsidR="002A0BE9">
        <w:rPr>
          <w:rFonts w:cstheme="minorHAnsi"/>
          <w:noProof/>
        </w:rPr>
        <w:t>(Rowe, Walley et al. 2010, Corwin, Copeland et al. 2016, Zhang, Corwin et al. 2018)</w:t>
      </w:r>
      <w:r w:rsidR="002A0BE9">
        <w:rPr>
          <w:rFonts w:cstheme="minorHAnsi"/>
        </w:rPr>
        <w:fldChar w:fldCharType="end"/>
      </w:r>
      <w:r w:rsidR="003179ED">
        <w:rPr>
          <w:rFonts w:cstheme="minorHAnsi"/>
        </w:rPr>
        <w:t xml:space="preserve">. </w:t>
      </w:r>
      <w:r w:rsidR="000B6CED">
        <w:rPr>
          <w:rFonts w:cstheme="minorHAnsi"/>
        </w:rPr>
        <w:t xml:space="preserve"> </w:t>
      </w:r>
      <w:r w:rsidR="00245B23" w:rsidRPr="0035605C">
        <w:rPr>
          <w:rFonts w:cstheme="minorHAnsi"/>
        </w:rPr>
        <w:t xml:space="preserve">These interactions are well-characterized phenotypically, and we have previous </w:t>
      </w:r>
      <w:r w:rsidR="00245B23" w:rsidRPr="0035605C">
        <w:rPr>
          <w:rFonts w:cstheme="minorHAnsi"/>
        </w:rPr>
        <w:lastRenderedPageBreak/>
        <w:t>information on some of the potentially relevant genetic factors on both the pathogen and host side</w:t>
      </w:r>
      <w:r w:rsidR="004D31EE">
        <w:rPr>
          <w:rFonts w:cstheme="minorHAnsi"/>
        </w:rPr>
        <w:t xml:space="preserve">s of the interaction </w:t>
      </w:r>
      <w:r w:rsidR="002A0B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2A0BE9">
        <w:rPr>
          <w:rFonts w:cstheme="minorHAnsi"/>
        </w:rPr>
        <w:instrText xml:space="preserve"> ADDIN EN.CITE </w:instrText>
      </w:r>
      <w:r w:rsidR="002A0B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fldChar w:fldCharType="separate"/>
      </w:r>
      <w:r w:rsidR="002A0BE9">
        <w:rPr>
          <w:rFonts w:cstheme="minorHAnsi"/>
          <w:noProof/>
        </w:rPr>
        <w:t>(Denby, Kumar et al. 2004, Rowe and Kliebenstein 2008, Zhang, Corwin et al. 2017, Atwell, Corwin et al. 2018, Soltis, Atwell et al. 2019)</w:t>
      </w:r>
      <w:r w:rsidR="002A0BE9">
        <w:rPr>
          <w:rFonts w:cstheme="minorHAnsi"/>
        </w:rPr>
        <w:fldChar w:fldCharType="end"/>
      </w:r>
      <w:r w:rsidR="00245B23" w:rsidRPr="0035605C">
        <w:rPr>
          <w:rFonts w:cstheme="minorHAnsi"/>
        </w:rPr>
        <w:t xml:space="preserve">. This also gives us the opportunity to connect our findings, particularly in plant genetic targets and affected pathways, to many previous datasets. </w:t>
      </w:r>
    </w:p>
    <w:p w14:paraId="7759BD90" w14:textId="175DEEBE" w:rsidR="00245B23" w:rsidRPr="0035605C" w:rsidRDefault="00245B23" w:rsidP="004D31EE">
      <w:pPr>
        <w:spacing w:line="480" w:lineRule="auto"/>
        <w:ind w:firstLine="720"/>
        <w:rPr>
          <w:rFonts w:cstheme="minorHAnsi"/>
        </w:rPr>
      </w:pPr>
      <w:r w:rsidRPr="0035605C">
        <w:rPr>
          <w:rFonts w:cstheme="minorHAnsi"/>
        </w:rPr>
        <w:t xml:space="preserve">Previous studies in the </w:t>
      </w:r>
      <w:r w:rsidRPr="0035605C">
        <w:rPr>
          <w:rFonts w:cstheme="minorHAnsi"/>
          <w:i/>
        </w:rPr>
        <w:t>A. thaliana</w:t>
      </w:r>
      <w:r w:rsidRPr="0035605C">
        <w:rPr>
          <w:rFonts w:cstheme="minorHAnsi"/>
        </w:rPr>
        <w:t xml:space="preserve"> -</w:t>
      </w:r>
      <w:r w:rsidRPr="0035605C">
        <w:rPr>
          <w:rFonts w:cstheme="minorHAnsi"/>
          <w:i/>
        </w:rPr>
        <w:t xml:space="preserve"> B. cinerea </w:t>
      </w:r>
      <w:r w:rsidRPr="0035605C">
        <w:rPr>
          <w:rFonts w:cstheme="minorHAnsi"/>
        </w:rPr>
        <w:t xml:space="preserve">pathosystem point to </w:t>
      </w:r>
      <w:r w:rsidR="004D31EE">
        <w:rPr>
          <w:rFonts w:cstheme="minorHAnsi"/>
        </w:rPr>
        <w:t xml:space="preserve">transcriptome </w:t>
      </w:r>
      <w:r w:rsidRPr="0035605C">
        <w:rPr>
          <w:rFonts w:cstheme="minorHAnsi"/>
        </w:rPr>
        <w:t xml:space="preserve">variation on </w:t>
      </w:r>
      <w:r w:rsidR="004D31EE">
        <w:rPr>
          <w:rFonts w:cstheme="minorHAnsi"/>
        </w:rPr>
        <w:t xml:space="preserve">both sides of the interaction. </w:t>
      </w:r>
      <w:r w:rsidRPr="0035605C">
        <w:rPr>
          <w:rFonts w:cstheme="minorHAnsi"/>
        </w:rPr>
        <w:t xml:space="preserve"> Detached leaves of wildtype </w:t>
      </w:r>
      <w:r w:rsidRPr="0035605C">
        <w:rPr>
          <w:rFonts w:cstheme="minorHAnsi"/>
          <w:i/>
        </w:rPr>
        <w:t>A. thaliana</w:t>
      </w:r>
      <w:r w:rsidRPr="0035605C">
        <w:rPr>
          <w:rFonts w:cstheme="minorHAnsi"/>
        </w:rPr>
        <w:t xml:space="preserve"> and major immune pathway mutants were inoculated with 96 genetically variable isolates of </w:t>
      </w:r>
      <w:r w:rsidRPr="0035605C">
        <w:rPr>
          <w:rFonts w:cstheme="minorHAnsi"/>
          <w:i/>
        </w:rPr>
        <w:t xml:space="preserve">B. cinerea, </w:t>
      </w:r>
      <w:r w:rsidRPr="0035605C">
        <w:rPr>
          <w:rFonts w:cstheme="minorHAnsi"/>
        </w:rPr>
        <w:t xml:space="preserve">and at 18 hours post inoculation, mRNA was collected. Variation in expression of </w:t>
      </w:r>
      <w:r w:rsidRPr="0035605C">
        <w:rPr>
          <w:rFonts w:cstheme="minorHAnsi"/>
          <w:i/>
        </w:rPr>
        <w:t>A. thaliana</w:t>
      </w:r>
      <w:r w:rsidRPr="0035605C">
        <w:rPr>
          <w:rFonts w:cstheme="minorHAnsi"/>
        </w:rPr>
        <w:t xml:space="preserve"> genes was very sensitive to pathogen genetic variation; expression of host genes was under approximately equal regulation from genetic variation across the </w:t>
      </w:r>
      <w:r w:rsidRPr="0035605C">
        <w:rPr>
          <w:rFonts w:cstheme="minorHAnsi"/>
          <w:i/>
        </w:rPr>
        <w:t>B. cinerea</w:t>
      </w:r>
      <w:r w:rsidRPr="0035605C">
        <w:rPr>
          <w:rFonts w:cstheme="minorHAnsi"/>
        </w:rPr>
        <w:t xml:space="preserve"> isolates, and host immune-pathway responsive variation across the </w:t>
      </w:r>
      <w:r w:rsidRPr="0035605C">
        <w:rPr>
          <w:rFonts w:cstheme="minorHAnsi"/>
          <w:i/>
        </w:rPr>
        <w:t>B. cinerea</w:t>
      </w:r>
      <w:r w:rsidRPr="0035605C">
        <w:rPr>
          <w:rFonts w:cstheme="minorHAnsi"/>
        </w:rPr>
        <w:t xml:space="preserve"> isolates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This far exceeded the contribution of the major host immune pathway variants to variation in gene expression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The host-pathogen genetic interactions target four major host response networks; jasmonic acid and salicylic acid signaling and camalexin biosynthesis, defense and cell cycle, and two photosynthesis networks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w:t>
      </w:r>
      <w:r w:rsidR="004D31EE">
        <w:rPr>
          <w:rFonts w:cstheme="minorHAnsi"/>
        </w:rPr>
        <w:t xml:space="preserve"> </w:t>
      </w:r>
      <w:r w:rsidRPr="0035605C">
        <w:rPr>
          <w:rFonts w:cstheme="minorHAnsi"/>
        </w:rPr>
        <w:t xml:space="preserve">The authors analyzed co-expression of genes across the </w:t>
      </w:r>
      <w:r w:rsidRPr="0035605C">
        <w:rPr>
          <w:rFonts w:cstheme="minorHAnsi"/>
          <w:i/>
        </w:rPr>
        <w:t>B. cinerea</w:t>
      </w:r>
      <w:r w:rsidRPr="0035605C">
        <w:rPr>
          <w:rFonts w:cstheme="minorHAnsi"/>
        </w:rPr>
        <w:t xml:space="preserve"> isolates and </w:t>
      </w:r>
      <w:r w:rsidRPr="0035605C">
        <w:rPr>
          <w:rFonts w:cstheme="minorHAnsi"/>
          <w:i/>
        </w:rPr>
        <w:t>A. thaliana</w:t>
      </w:r>
      <w:r w:rsidRPr="0035605C">
        <w:rPr>
          <w:rFonts w:cstheme="minorHAnsi"/>
        </w:rPr>
        <w:t xml:space="preserve"> immune pathway mutants. Genes were condensed into co-expression networks, which hypothesize causal links between many genes in an interacting web. Within this host-pathogen system, all transcriptome variation is a result of the interaction of the two species, and not independently determined by one of the organisms. However, these analyses do not untangle the directionality of effect from one gene, one pathway, or one genome to another.  </w:t>
      </w:r>
    </w:p>
    <w:p w14:paraId="48CA2E61" w14:textId="77777777" w:rsidR="00245B23" w:rsidRPr="0035605C" w:rsidRDefault="00245B23" w:rsidP="00302E2C">
      <w:pPr>
        <w:spacing w:line="480" w:lineRule="auto"/>
        <w:ind w:firstLine="720"/>
        <w:rPr>
          <w:rFonts w:cstheme="minorHAnsi"/>
        </w:rPr>
      </w:pPr>
      <w:r w:rsidRPr="0035605C">
        <w:rPr>
          <w:rFonts w:cstheme="minorHAnsi"/>
        </w:rPr>
        <w:t xml:space="preserve">In this study, we ask how genetics within the pathogen may modulate expression variation over the course of infection. We work with the gene expression data from Zhang </w:t>
      </w:r>
      <w:r w:rsidRPr="0035605C">
        <w:rPr>
          <w:rFonts w:cstheme="minorHAnsi"/>
          <w:i/>
        </w:rPr>
        <w:t>et al</w:t>
      </w:r>
      <w:r w:rsidRPr="0035605C">
        <w:rPr>
          <w:rFonts w:cstheme="minorHAnsi"/>
        </w:rPr>
        <w:t xml:space="preserve">., performing genome-wide association (GWA) of variation in individual transcript expression profiles with SNP level variation within the </w:t>
      </w:r>
      <w:r w:rsidRPr="0035605C">
        <w:rPr>
          <w:rFonts w:cstheme="minorHAnsi"/>
          <w:i/>
        </w:rPr>
        <w:t>B. cinerea</w:t>
      </w:r>
      <w:r w:rsidRPr="0035605C">
        <w:rPr>
          <w:rFonts w:cstheme="minorHAnsi"/>
        </w:rPr>
        <w:t xml:space="preserve"> genome when infecting the wildtype host Col-0 </w:t>
      </w:r>
      <w:r w:rsidRPr="0035605C">
        <w:rPr>
          <w:rFonts w:cstheme="minorHAnsi"/>
          <w:i/>
        </w:rPr>
        <w:t>A. thaliana</w:t>
      </w:r>
      <w:r w:rsidRPr="0035605C">
        <w:rPr>
          <w:rFonts w:cstheme="minorHAnsi"/>
        </w:rPr>
        <w:t xml:space="preserve">. This gives us a </w:t>
      </w:r>
      <w:r w:rsidRPr="0035605C">
        <w:rPr>
          <w:rFonts w:cstheme="minorHAnsi"/>
        </w:rPr>
        <w:lastRenderedPageBreak/>
        <w:t xml:space="preserve">hypothesis of directionality; any locus in </w:t>
      </w:r>
      <w:r w:rsidRPr="0035605C">
        <w:rPr>
          <w:rFonts w:cstheme="minorHAnsi"/>
          <w:i/>
        </w:rPr>
        <w:t xml:space="preserve">B. cinerea </w:t>
      </w:r>
      <w:r w:rsidRPr="0035605C">
        <w:rPr>
          <w:rFonts w:cstheme="minorHAnsi"/>
        </w:rPr>
        <w:t xml:space="preserve">linked to expression variation in the host or pathogen is directly or indirectly modulating expression. With numerous traits in this analysis, we focused on general patterns of eQTL distribution across the genome, and identification of major hotspots of eQTL. </w:t>
      </w:r>
    </w:p>
    <w:p w14:paraId="0F621CD4" w14:textId="77777777" w:rsidR="00245B23" w:rsidRPr="0035605C" w:rsidRDefault="00245B23" w:rsidP="00302E2C">
      <w:pPr>
        <w:spacing w:line="480" w:lineRule="auto"/>
        <w:ind w:firstLine="720"/>
        <w:rPr>
          <w:rFonts w:cstheme="minorHAnsi"/>
        </w:rPr>
      </w:pPr>
      <w:r w:rsidRPr="0035605C">
        <w:rPr>
          <w:rFonts w:cstheme="minorHAnsi"/>
        </w:rPr>
        <w:t xml:space="preserve">Any genes linked to expression variation of many members of the previously described </w:t>
      </w:r>
      <w:r w:rsidRPr="0035605C">
        <w:rPr>
          <w:rFonts w:cstheme="minorHAnsi"/>
          <w:i/>
        </w:rPr>
        <w:t>A. thaliana</w:t>
      </w:r>
      <w:r w:rsidRPr="0035605C">
        <w:rPr>
          <w:rFonts w:cstheme="minorHAnsi"/>
        </w:rPr>
        <w:t xml:space="preserve"> and </w:t>
      </w:r>
      <w:r w:rsidRPr="0035605C">
        <w:rPr>
          <w:rFonts w:cstheme="minorHAnsi"/>
          <w:i/>
        </w:rPr>
        <w:t>B. cinerea</w:t>
      </w:r>
      <w:r w:rsidRPr="0035605C">
        <w:rPr>
          <w:rFonts w:cstheme="minorHAnsi"/>
        </w:rPr>
        <w:t xml:space="preserve"> virulence co-expression networks both affirms the biological relevance of the pathway and suggests a genetic control factor in pathway-level expression variation. Determining the pathogen genetic control of both host and pathogen gene expression over the course of infection can give us inference into points of genetic control over virulence pathways in the pathogen. Further, it can elucidate the sensitive host pathways, to inspire a search for potential resistance alleles among host variants. If we consider the full transcriptome of host and pathogen, this provides us thousands of phenotypes to test in genome-wide association, and we can deepen our search for loci which control multiple phenotypic measures of the progression of the plant-pathogen interaction. We can build inference on which genes in the pathogen are core factors in the virulence interaction, and which are uniquely controlling specific attributes of the interaction. </w:t>
      </w:r>
    </w:p>
    <w:p w14:paraId="7D95B108" w14:textId="320220A3" w:rsidR="00245B23" w:rsidRPr="0035605C" w:rsidRDefault="00245B23" w:rsidP="00302E2C">
      <w:pPr>
        <w:spacing w:line="480" w:lineRule="auto"/>
        <w:ind w:firstLine="720"/>
        <w:rPr>
          <w:rFonts w:cstheme="minorHAnsi"/>
        </w:rPr>
      </w:pPr>
      <w:r w:rsidRPr="0035605C">
        <w:rPr>
          <w:rFonts w:cstheme="minorHAnsi"/>
        </w:rPr>
        <w:t xml:space="preserve">Previous analysis showed that </w:t>
      </w:r>
      <w:proofErr w:type="gramStart"/>
      <w:r w:rsidRPr="0035605C">
        <w:rPr>
          <w:rFonts w:cstheme="minorHAnsi"/>
        </w:rPr>
        <w:t>the vast majority of</w:t>
      </w:r>
      <w:proofErr w:type="gramEnd"/>
      <w:r w:rsidRPr="0035605C">
        <w:rPr>
          <w:rFonts w:cstheme="minorHAnsi"/>
        </w:rPr>
        <w:t xml:space="preserve"> transcripts are affected by variation in the </w:t>
      </w:r>
      <w:r w:rsidRPr="0035605C">
        <w:rPr>
          <w:rFonts w:cstheme="minorHAnsi"/>
          <w:i/>
        </w:rPr>
        <w:t>B. cinerea</w:t>
      </w:r>
      <w:r w:rsidRPr="0035605C">
        <w:rPr>
          <w:rFonts w:cstheme="minorHAnsi"/>
        </w:rPr>
        <w:t xml:space="preserve"> genome. Of the differentially expressed </w:t>
      </w:r>
      <w:r w:rsidRPr="0035605C">
        <w:rPr>
          <w:rFonts w:cstheme="minorHAnsi"/>
          <w:i/>
        </w:rPr>
        <w:t xml:space="preserve">B. cinerea </w:t>
      </w:r>
      <w:r w:rsidRPr="0035605C">
        <w:rPr>
          <w:rFonts w:cstheme="minorHAnsi"/>
        </w:rPr>
        <w:t xml:space="preserve">genes, 74% showed significant variation in their expression due to </w:t>
      </w:r>
      <w:r w:rsidRPr="0035605C">
        <w:rPr>
          <w:rFonts w:cstheme="minorHAnsi"/>
          <w:i/>
        </w:rPr>
        <w:t>B. cinerea</w:t>
      </w:r>
      <w:r w:rsidRPr="0035605C">
        <w:rPr>
          <w:rFonts w:cstheme="minorHAnsi"/>
        </w:rPr>
        <w:t xml:space="preserve"> genetic variation, with an average broad-sense heritability of 0.152 attributed to </w:t>
      </w:r>
      <w:r w:rsidRPr="0035605C">
        <w:rPr>
          <w:rFonts w:cstheme="minorHAnsi"/>
          <w:i/>
        </w:rPr>
        <w:t>B. cinerea</w:t>
      </w:r>
      <w:r w:rsidRPr="0035605C">
        <w:rPr>
          <w:rFonts w:cstheme="minorHAnsi"/>
        </w:rPr>
        <w:t xml:space="preserve"> isolate </w:t>
      </w:r>
      <w:r w:rsidRPr="0035605C">
        <w:rPr>
          <w:rFonts w:cstheme="minorHAnsi"/>
        </w:rPr>
        <w:fldChar w:fldCharType="begin"/>
      </w:r>
      <w:r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35605C">
        <w:rPr>
          <w:rFonts w:cstheme="minorHAnsi"/>
        </w:rPr>
        <w:fldChar w:fldCharType="separate"/>
      </w:r>
      <w:r w:rsidRPr="0035605C">
        <w:rPr>
          <w:rFonts w:cstheme="minorHAnsi"/>
          <w:noProof/>
        </w:rPr>
        <w:t>(Zhang, Corwin et al. 2018)</w:t>
      </w:r>
      <w:r w:rsidRPr="0035605C">
        <w:rPr>
          <w:rFonts w:cstheme="minorHAnsi"/>
        </w:rPr>
        <w:fldChar w:fldCharType="end"/>
      </w:r>
      <w:r w:rsidRPr="0035605C">
        <w:rPr>
          <w:rFonts w:cstheme="minorHAnsi"/>
        </w:rPr>
        <w:t xml:space="preserve">. Of the differentially expressed </w:t>
      </w:r>
      <w:r w:rsidRPr="0035605C">
        <w:rPr>
          <w:rFonts w:cstheme="minorHAnsi"/>
          <w:i/>
        </w:rPr>
        <w:t>A. thaliana</w:t>
      </w:r>
      <w:r w:rsidRPr="0035605C">
        <w:rPr>
          <w:rFonts w:cstheme="minorHAnsi"/>
        </w:rPr>
        <w:t xml:space="preserve"> genes, 85% showed significant variation in their expression due to </w:t>
      </w:r>
      <w:r w:rsidRPr="0035605C">
        <w:rPr>
          <w:rFonts w:cstheme="minorHAnsi"/>
          <w:i/>
        </w:rPr>
        <w:t>B. cinerea</w:t>
      </w:r>
      <w:r w:rsidRPr="0035605C">
        <w:rPr>
          <w:rFonts w:cstheme="minorHAnsi"/>
        </w:rPr>
        <w:t xml:space="preserve"> genetics, with an average broad-sense heritability of 0.108 due to </w:t>
      </w:r>
      <w:r w:rsidRPr="0035605C">
        <w:rPr>
          <w:rFonts w:cstheme="minorHAnsi"/>
          <w:i/>
        </w:rPr>
        <w:t>B. cinerea</w:t>
      </w:r>
      <w:r w:rsidRPr="0035605C">
        <w:rPr>
          <w:rFonts w:cstheme="minorHAnsi"/>
        </w:rPr>
        <w:t xml:space="preserve"> isolate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As such, we conducted genome-wide association (GWA) to look for evidence of loci in </w:t>
      </w:r>
      <w:r w:rsidRPr="0035605C">
        <w:rPr>
          <w:rFonts w:cstheme="minorHAnsi"/>
          <w:i/>
        </w:rPr>
        <w:t>B. cinerea</w:t>
      </w:r>
      <w:r w:rsidRPr="0035605C">
        <w:rPr>
          <w:rFonts w:cstheme="minorHAnsi"/>
        </w:rPr>
        <w:t xml:space="preserve"> that may be modulating this heritable expression variation.</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lastRenderedPageBreak/>
        <w:t>eQTL</w:t>
      </w:r>
      <w:r w:rsidR="00BF56F8" w:rsidRPr="0035605C">
        <w:rPr>
          <w:rFonts w:cstheme="minorHAnsi"/>
          <w:b/>
        </w:rPr>
        <w:t xml:space="preserve"> indicate polygenic transcriptome modulation</w:t>
      </w:r>
    </w:p>
    <w:p w14:paraId="2645F7F4" w14:textId="202E809C" w:rsidR="00726354" w:rsidRDefault="00952F7C" w:rsidP="00B44937">
      <w:pPr>
        <w:spacing w:line="480" w:lineRule="auto"/>
        <w:ind w:firstLine="720"/>
        <w:rPr>
          <w:rFonts w:cstheme="minorHAnsi"/>
        </w:rPr>
      </w:pPr>
      <w:r w:rsidRPr="0035605C">
        <w:rPr>
          <w:rFonts w:cstheme="minorHAnsi"/>
        </w:rPr>
        <w:t xml:space="preserve">We performed genome-wide association (GWA) for eQTL detection across all genes expressed in the </w:t>
      </w:r>
      <w:r w:rsidRPr="0035605C">
        <w:rPr>
          <w:rFonts w:cstheme="minorHAnsi"/>
          <w:i/>
        </w:rPr>
        <w:t xml:space="preserve">B. cinerea </w:t>
      </w:r>
      <w:r w:rsidRPr="0035605C">
        <w:rPr>
          <w:rFonts w:cstheme="minorHAnsi"/>
        </w:rPr>
        <w:t xml:space="preserve">- </w:t>
      </w:r>
      <w:r w:rsidRPr="0035605C">
        <w:rPr>
          <w:rFonts w:cstheme="minorHAnsi"/>
          <w:i/>
        </w:rPr>
        <w:t>A. thaliana</w:t>
      </w:r>
      <w:r w:rsidRPr="0035605C">
        <w:rPr>
          <w:rFonts w:cstheme="minorHAnsi"/>
        </w:rPr>
        <w:t xml:space="preserve"> pathosystem, including transcripts from the host and from the pathogen. </w:t>
      </w:r>
      <w:r w:rsidR="009E4DBA" w:rsidRPr="0035605C">
        <w:rPr>
          <w:rFonts w:cstheme="minorHAnsi"/>
        </w:rPr>
        <w:t xml:space="preserve">To </w:t>
      </w:r>
      <w:r w:rsidR="00F10155" w:rsidRPr="0035605C">
        <w:rPr>
          <w:rFonts w:cstheme="minorHAnsi"/>
        </w:rPr>
        <w:t>perform genome-wide association (GWA) and identify</w:t>
      </w:r>
      <w:r w:rsidR="009E4DBA" w:rsidRPr="0035605C">
        <w:rPr>
          <w:rFonts w:cstheme="minorHAnsi"/>
        </w:rPr>
        <w:t xml:space="preserve"> expression quantitative trait loci (eQTL)</w:t>
      </w:r>
      <w:r w:rsidR="00705E55" w:rsidRPr="0035605C">
        <w:rPr>
          <w:rFonts w:cstheme="minorHAnsi"/>
        </w:rPr>
        <w:t xml:space="preserve"> for both host and pathogen</w:t>
      </w:r>
      <w:r w:rsidR="009E4DBA" w:rsidRPr="0035605C">
        <w:rPr>
          <w:rFonts w:cstheme="minorHAnsi"/>
        </w:rPr>
        <w:t>, w</w:t>
      </w:r>
      <w:r w:rsidR="005B2B5E" w:rsidRPr="0035605C">
        <w:rPr>
          <w:rFonts w:cstheme="minorHAnsi"/>
        </w:rPr>
        <w:t xml:space="preserve">e associated 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these 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214E21" w:rsidRPr="0035605C">
        <w:rPr>
          <w:rFonts w:cstheme="minorHAnsi"/>
          <w:i/>
        </w:rPr>
        <w:t xml:space="preserve">A. thaliana </w:t>
      </w:r>
      <w:r w:rsidR="00214E21" w:rsidRPr="0035605C">
        <w:rPr>
          <w:rFonts w:cstheme="minorHAnsi"/>
        </w:rPr>
        <w:t xml:space="preserve">genes </w:t>
      </w:r>
      <w:r w:rsidR="00B32402" w:rsidRPr="0035605C">
        <w:rPr>
          <w:rFonts w:cstheme="minorHAnsi"/>
        </w:rPr>
        <w:t>to</w:t>
      </w:r>
      <w:r w:rsidR="005B2B5E" w:rsidRPr="0035605C">
        <w:rPr>
          <w:rFonts w:cstheme="minorHAnsi"/>
        </w:rPr>
        <w:t xml:space="preserve"> genome-wide SNP variation in the </w:t>
      </w:r>
      <w:r w:rsidR="005B2B5E" w:rsidRPr="0035605C">
        <w:rPr>
          <w:rFonts w:cstheme="minorHAnsi"/>
          <w:i/>
        </w:rPr>
        <w:t>B. cinerea</w:t>
      </w:r>
      <w:r w:rsidR="005B2B5E" w:rsidRPr="0035605C">
        <w:rPr>
          <w:rFonts w:cstheme="minorHAnsi"/>
        </w:rPr>
        <w:t xml:space="preserve"> genome.</w:t>
      </w:r>
      <w:r w:rsidR="00F10155" w:rsidRPr="0035605C">
        <w:rPr>
          <w:rFonts w:cstheme="minorHAnsi"/>
        </w:rPr>
        <w:t xml:space="preserve"> We used a previous genome</w:t>
      </w:r>
      <w:r w:rsidR="009006F4" w:rsidRPr="0035605C">
        <w:rPr>
          <w:rFonts w:cstheme="minorHAnsi"/>
        </w:rPr>
        <w:t>-</w:t>
      </w:r>
      <w:r w:rsidR="00F10155" w:rsidRPr="0035605C">
        <w:rPr>
          <w:rFonts w:cstheme="minorHAnsi"/>
        </w:rPr>
        <w:t xml:space="preserve">wide SNP dataset that has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 xml:space="preserve">0.20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9006F4" w:rsidRPr="0035605C">
        <w:rPr>
          <w:rFonts w:cstheme="minorHAnsi"/>
        </w:rPr>
        <w:t>.</w:t>
      </w:r>
      <w:r w:rsidR="005B2B5E" w:rsidRPr="0035605C">
        <w:rPr>
          <w:rFonts w:cstheme="minorHAnsi"/>
        </w:rPr>
        <w:t xml:space="preserve"> </w:t>
      </w:r>
      <w:r w:rsidR="009E4DBA" w:rsidRPr="0035605C">
        <w:rPr>
          <w:rFonts w:cstheme="minorHAnsi"/>
        </w:rPr>
        <w:t>W</w:t>
      </w:r>
      <w:r w:rsidR="00C05EAA" w:rsidRPr="0035605C">
        <w:rPr>
          <w:rFonts w:cstheme="minorHAnsi"/>
        </w:rPr>
        <w:t>e performed Genome-wide Efficient Mixed Model Association (GEMMA)</w:t>
      </w:r>
      <w:r w:rsidR="004944DE" w:rsidRPr="0035605C">
        <w:rPr>
          <w:rFonts w:cstheme="minorHAnsi"/>
        </w:rPr>
        <w:t xml:space="preserve"> </w:t>
      </w:r>
      <w:r w:rsidR="00C21F4F" w:rsidRPr="0035605C">
        <w:rPr>
          <w:rFonts w:cstheme="minorHAnsi"/>
        </w:rPr>
        <w:fldChar w:fldCharType="begin"/>
      </w:r>
      <w:r w:rsidR="00C21F4F" w:rsidRPr="0035605C">
        <w:rPr>
          <w:rFonts w:cstheme="minorHAnsi"/>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C21F4F" w:rsidRPr="0035605C">
        <w:rPr>
          <w:rFonts w:cstheme="minorHAnsi"/>
        </w:rPr>
        <w:fldChar w:fldCharType="separate"/>
      </w:r>
      <w:r w:rsidR="00C21F4F" w:rsidRPr="0035605C">
        <w:rPr>
          <w:rFonts w:cstheme="minorHAnsi"/>
          <w:noProof/>
        </w:rPr>
        <w:t>(Zhou and Stephens 2012)</w:t>
      </w:r>
      <w:r w:rsidR="00C21F4F" w:rsidRPr="0035605C">
        <w:rPr>
          <w:rFonts w:cstheme="minorHAnsi"/>
        </w:rPr>
        <w:fldChar w:fldCharType="end"/>
      </w:r>
      <w:r w:rsidR="004944DE" w:rsidRPr="0035605C">
        <w:rPr>
          <w:rFonts w:cstheme="minorHAnsi"/>
        </w:rPr>
        <w:t xml:space="preserve"> to rapidly estimate the significance of all markers for each expression profile</w:t>
      </w:r>
      <w:r w:rsidR="00C05EAA" w:rsidRPr="0035605C">
        <w:rPr>
          <w:rFonts w:cstheme="minorHAnsi"/>
        </w:rPr>
        <w:t xml:space="preserve">. We first controlled for the effects of population structure within our </w:t>
      </w:r>
      <w:r w:rsidR="00C05EAA" w:rsidRPr="0035605C">
        <w:rPr>
          <w:rFonts w:cstheme="minorHAnsi"/>
          <w:i/>
        </w:rPr>
        <w:t>B. cinerea</w:t>
      </w:r>
      <w:r w:rsidR="00C05EAA" w:rsidRPr="0035605C">
        <w:rPr>
          <w:rFonts w:cstheme="minorHAnsi"/>
        </w:rPr>
        <w:t xml:space="preserve"> isolates by calculating and including a relatedness matrix in the downstream analysis. </w:t>
      </w:r>
      <w:r w:rsidR="00250E3E" w:rsidRPr="0035605C">
        <w:rPr>
          <w:rFonts w:cstheme="minorHAnsi"/>
        </w:rPr>
        <w:t xml:space="preserve">GEMMA estimates the significance of effects of each SNP on the focal </w:t>
      </w:r>
      <w:r w:rsidR="004944DE" w:rsidRPr="0035605C">
        <w:rPr>
          <w:rFonts w:cstheme="minorHAnsi"/>
        </w:rPr>
        <w:t xml:space="preserve">trait </w:t>
      </w:r>
      <w:r w:rsidR="00250E3E" w:rsidRPr="0035605C">
        <w:rPr>
          <w:rFonts w:cstheme="minorHAnsi"/>
        </w:rPr>
        <w:t>as a p-value.</w:t>
      </w:r>
      <w:r w:rsidR="00AF129A" w:rsidRPr="0035605C">
        <w:rPr>
          <w:rFonts w:cstheme="minorHAnsi"/>
        </w:rPr>
        <w:t xml:space="preserve"> </w:t>
      </w:r>
      <w:r w:rsidR="00CD37B8" w:rsidRPr="0035605C">
        <w:rPr>
          <w:rFonts w:cstheme="minorHAnsi"/>
        </w:rPr>
        <w:t xml:space="preserve">To determine significance of SNP effects across tens of thousands of traits (individual expression profiles in </w:t>
      </w:r>
      <w:r w:rsidR="00CD37B8" w:rsidRPr="0035605C">
        <w:rPr>
          <w:rFonts w:cstheme="minorHAnsi"/>
          <w:i/>
        </w:rPr>
        <w:t>B. cinerea</w:t>
      </w:r>
      <w:r w:rsidR="00CD37B8" w:rsidRPr="0035605C">
        <w:rPr>
          <w:rFonts w:cstheme="minorHAnsi"/>
        </w:rPr>
        <w:t xml:space="preserve"> and </w:t>
      </w:r>
      <w:r w:rsidR="00CD37B8" w:rsidRPr="0035605C">
        <w:rPr>
          <w:rFonts w:cstheme="minorHAnsi"/>
          <w:i/>
        </w:rPr>
        <w:t>A. thaliana</w:t>
      </w:r>
      <w:r w:rsidR="00CD37B8" w:rsidRPr="0035605C">
        <w:rPr>
          <w:rFonts w:cstheme="minorHAnsi"/>
        </w:rPr>
        <w:t>), we permuted each trait across the 96 B. cinerea isolates five times, and repeated GEMMA analysis for each. We calculated the</w:t>
      </w:r>
      <w:r w:rsidR="00C32B68" w:rsidRPr="0035605C">
        <w:rPr>
          <w:rFonts w:cstheme="minorHAnsi"/>
        </w:rPr>
        <w:t xml:space="preserve"> minimum p-value per SNP per transcript across these five permutations and used this to threshold our data. However, we found this approach overly conservative due to the magnitude of variation from one trait to another.</w:t>
      </w:r>
      <w:r w:rsidR="003C0950">
        <w:rPr>
          <w:rFonts w:cstheme="minorHAnsi"/>
        </w:rPr>
        <w:t xml:space="preserve"> Instead, we </w:t>
      </w:r>
      <w:r w:rsidR="0035605C" w:rsidRPr="0035605C">
        <w:rPr>
          <w:rFonts w:cstheme="minorHAnsi"/>
        </w:rPr>
        <w:t xml:space="preserve">considered p-values below the </w:t>
      </w:r>
      <w:r w:rsidR="00BA4BCB">
        <w:rPr>
          <w:rFonts w:cstheme="minorHAnsi"/>
        </w:rPr>
        <w:t>5</w:t>
      </w:r>
      <w:r w:rsidR="0035605C" w:rsidRPr="0035605C">
        <w:rPr>
          <w:rFonts w:cstheme="minorHAnsi"/>
        </w:rPr>
        <w:t>% permutation threshold as significan</w:t>
      </w:r>
      <w:r w:rsidR="00726354">
        <w:rPr>
          <w:rFonts w:cstheme="minorHAnsi"/>
        </w:rPr>
        <w:t>t</w:t>
      </w:r>
      <w:r w:rsidR="0035605C" w:rsidRPr="0035605C">
        <w:rPr>
          <w:rFonts w:cstheme="minorHAnsi"/>
        </w:rPr>
        <w:t xml:space="preserve">. </w:t>
      </w:r>
      <w:r w:rsidR="004944DE" w:rsidRPr="0035605C">
        <w:rPr>
          <w:rFonts w:cstheme="minorHAnsi"/>
        </w:rPr>
        <w:t xml:space="preserve">For individual </w:t>
      </w:r>
      <w:r w:rsidR="008F1DAD">
        <w:rPr>
          <w:rFonts w:cstheme="minorHAnsi"/>
        </w:rPr>
        <w:t>gene expression traits</w:t>
      </w:r>
      <w:r w:rsidR="004944DE" w:rsidRPr="0035605C">
        <w:rPr>
          <w:rFonts w:cstheme="minorHAnsi"/>
        </w:rPr>
        <w:t xml:space="preserve">, </w:t>
      </w:r>
      <w:r w:rsidR="0087068F" w:rsidRPr="0035605C">
        <w:rPr>
          <w:rFonts w:cstheme="minorHAnsi"/>
        </w:rPr>
        <w:t xml:space="preserve">we find 0 to </w:t>
      </w:r>
      <w:r w:rsidR="00BA4BCB">
        <w:rPr>
          <w:rFonts w:cstheme="minorHAnsi"/>
        </w:rPr>
        <w:t>16,818</w:t>
      </w:r>
      <w:r w:rsidR="0087068F" w:rsidRPr="0035605C">
        <w:rPr>
          <w:rFonts w:cstheme="minorHAnsi"/>
        </w:rPr>
        <w:t xml:space="preserve"> loci with significant p-values for </w:t>
      </w:r>
      <w:r w:rsidR="0087068F" w:rsidRPr="0035605C">
        <w:rPr>
          <w:rFonts w:cstheme="minorHAnsi"/>
          <w:i/>
        </w:rPr>
        <w:t>B. cinerea</w:t>
      </w:r>
      <w:r w:rsidR="0087068F" w:rsidRPr="0035605C">
        <w:rPr>
          <w:rFonts w:cstheme="minorHAnsi"/>
        </w:rPr>
        <w:t xml:space="preserve">, and 0 to </w:t>
      </w:r>
      <w:r w:rsidR="00BA4BCB">
        <w:rPr>
          <w:rFonts w:cstheme="minorHAnsi"/>
        </w:rPr>
        <w:t xml:space="preserve">24,623 </w:t>
      </w:r>
      <w:r w:rsidR="0087068F" w:rsidRPr="0035605C">
        <w:rPr>
          <w:rFonts w:cstheme="minorHAnsi"/>
        </w:rPr>
        <w:t xml:space="preserve">loci 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Figure N1)</w:t>
      </w:r>
      <w:r w:rsidR="0087068F" w:rsidRPr="0035605C">
        <w:rPr>
          <w:rFonts w:cstheme="minorHAnsi"/>
        </w:rPr>
        <w:t xml:space="preserve">. </w:t>
      </w:r>
      <w:r w:rsidR="00AF129A" w:rsidRPr="0035605C">
        <w:rPr>
          <w:rFonts w:cstheme="minorHAnsi"/>
        </w:rPr>
        <w:t xml:space="preserve">In total, </w:t>
      </w:r>
      <w:r w:rsidR="0033686E" w:rsidRPr="0035605C">
        <w:rPr>
          <w:rFonts w:cstheme="minorHAnsi"/>
        </w:rPr>
        <w:t xml:space="preserve">genetic variation in </w:t>
      </w:r>
      <w:r w:rsidR="0033686E" w:rsidRPr="0035605C">
        <w:rPr>
          <w:rFonts w:cstheme="minorHAnsi"/>
          <w:i/>
        </w:rPr>
        <w:t xml:space="preserve">B. cinerea </w:t>
      </w:r>
      <w:r w:rsidR="0033686E" w:rsidRPr="0035605C">
        <w:rPr>
          <w:rFonts w:cstheme="minorHAnsi"/>
        </w:rPr>
        <w:t xml:space="preserve">appeared to </w:t>
      </w:r>
      <w:r w:rsidR="00B44937">
        <w:rPr>
          <w:rFonts w:cstheme="minorHAnsi"/>
        </w:rPr>
        <w:t xml:space="preserve">modulate </w:t>
      </w:r>
      <w:r w:rsidR="00F25FB3">
        <w:rPr>
          <w:rFonts w:cstheme="minorHAnsi"/>
        </w:rPr>
        <w:t xml:space="preserve">expression via eQTL </w:t>
      </w:r>
      <w:r w:rsidR="00B44937">
        <w:rPr>
          <w:rFonts w:cstheme="minorHAnsi"/>
        </w:rPr>
        <w:t>effects across</w:t>
      </w:r>
      <w:r w:rsidR="00AF129A" w:rsidRPr="0035605C">
        <w:rPr>
          <w:rFonts w:cstheme="minorHAnsi"/>
        </w:rPr>
        <w:t xml:space="preserve"> </w:t>
      </w:r>
      <w:r w:rsidR="00D90417">
        <w:rPr>
          <w:rFonts w:cstheme="minorHAnsi"/>
        </w:rPr>
        <w:t>5,213</w:t>
      </w:r>
      <w:r w:rsidR="00AF129A" w:rsidRPr="0035605C">
        <w:rPr>
          <w:rFonts w:cstheme="minorHAnsi"/>
        </w:rPr>
        <w:t xml:space="preserve"> </w:t>
      </w:r>
      <w:r w:rsidR="00AF129A" w:rsidRPr="0035605C">
        <w:rPr>
          <w:rFonts w:cstheme="minorHAnsi"/>
          <w:i/>
        </w:rPr>
        <w:t xml:space="preserve">A. thaliana </w:t>
      </w:r>
      <w:r w:rsidR="00AF129A" w:rsidRPr="0035605C">
        <w:rPr>
          <w:rFonts w:cstheme="minorHAnsi"/>
        </w:rPr>
        <w:t xml:space="preserve">genes and </w:t>
      </w:r>
      <w:r w:rsidR="00E50A89">
        <w:rPr>
          <w:rFonts w:cstheme="minorHAnsi"/>
        </w:rPr>
        <w:t>1</w:t>
      </w:r>
      <w:r w:rsidR="00D90417">
        <w:rPr>
          <w:rFonts w:cstheme="minorHAnsi"/>
        </w:rPr>
        <w:t>,616</w:t>
      </w:r>
      <w:r w:rsidR="00AF129A" w:rsidRPr="0035605C">
        <w:rPr>
          <w:rFonts w:cstheme="minorHAnsi"/>
        </w:rPr>
        <w:t xml:space="preserve"> </w:t>
      </w:r>
      <w:r w:rsidR="00AF129A" w:rsidRPr="0035605C">
        <w:rPr>
          <w:rFonts w:cstheme="minorHAnsi"/>
          <w:i/>
        </w:rPr>
        <w:t>B. cinerea</w:t>
      </w:r>
      <w:r w:rsidR="00AF129A" w:rsidRPr="0035605C">
        <w:rPr>
          <w:rFonts w:cstheme="minorHAnsi"/>
        </w:rPr>
        <w:t xml:space="preserve"> genes. </w:t>
      </w:r>
      <w:r w:rsidR="00B44937" w:rsidRPr="0035605C">
        <w:rPr>
          <w:rFonts w:cstheme="minorHAnsi"/>
        </w:rPr>
        <w:t>Overall, we find a highly polygenic basis of loci modulating transcriptome variation.</w:t>
      </w:r>
    </w:p>
    <w:p w14:paraId="4ABD6389" w14:textId="024FB164" w:rsidR="00726354" w:rsidRPr="00DC3286" w:rsidRDefault="00B44937" w:rsidP="00CC07B9">
      <w:pPr>
        <w:spacing w:line="480" w:lineRule="auto"/>
        <w:ind w:firstLine="720"/>
        <w:rPr>
          <w:rFonts w:cstheme="minorHAnsi"/>
        </w:rPr>
      </w:pPr>
      <w:r>
        <w:rPr>
          <w:rFonts w:cstheme="minorHAnsi"/>
        </w:rPr>
        <w:t xml:space="preserve">In comparing the </w:t>
      </w:r>
      <w:r w:rsidR="00CC07B9">
        <w:rPr>
          <w:rFonts w:cstheme="minorHAnsi"/>
        </w:rPr>
        <w:t xml:space="preserve">results of our observed vs. permuted associations to SNPs across each transcript, we found that for the top </w:t>
      </w:r>
      <w:r w:rsidR="00726354">
        <w:rPr>
          <w:rFonts w:cstheme="minorHAnsi"/>
        </w:rPr>
        <w:t xml:space="preserve">1 SNP per trait </w:t>
      </w:r>
      <w:r w:rsidR="00CC07B9">
        <w:rPr>
          <w:rFonts w:cstheme="minorHAnsi"/>
        </w:rPr>
        <w:t xml:space="preserve">most genes show a stronger association in our observed data than across any of the 5 permutations. In B. cinerea, the observed p-value is lower for </w:t>
      </w:r>
      <w:r w:rsidR="00CC07B9">
        <w:rPr>
          <w:rFonts w:cstheme="minorHAnsi"/>
        </w:rPr>
        <w:lastRenderedPageBreak/>
        <w:t xml:space="preserve">69% of genes, and in A. thaliana the observed p-value is lower for 58% of genes. Thus, for the remaining analysis </w:t>
      </w:r>
      <w:r w:rsidR="00DC3286">
        <w:rPr>
          <w:rFonts w:cstheme="minorHAnsi"/>
        </w:rPr>
        <w:t>we focus on the top 1 SNP per trait</w:t>
      </w:r>
      <w:r w:rsidR="00CC07B9">
        <w:rPr>
          <w:rFonts w:cstheme="minorHAnsi"/>
        </w:rPr>
        <w:t>.</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3B635935" w:rsidR="009A49C4" w:rsidRPr="0035605C" w:rsidRDefault="008E7729" w:rsidP="008E7729">
      <w:pPr>
        <w:spacing w:line="480" w:lineRule="auto"/>
        <w:ind w:firstLine="720"/>
        <w:rPr>
          <w:rFonts w:cstheme="minorHAnsi"/>
        </w:rPr>
      </w:pPr>
      <w:r w:rsidRPr="0035605C">
        <w:rPr>
          <w:rFonts w:cstheme="minorHAnsi"/>
        </w:rPr>
        <w:t xml:space="preserve">Previous eQTL mapping studies using both GWA or structured mapping populations in a wide range of species show a </w:t>
      </w:r>
      <w:r w:rsidR="006E5FEE">
        <w:rPr>
          <w:rFonts w:cstheme="minorHAnsi"/>
        </w:rPr>
        <w:t>pre</w:t>
      </w:r>
      <w:r w:rsidRPr="0035605C">
        <w:rPr>
          <w:rFonts w:cstheme="minorHAnsi"/>
        </w:rPr>
        <w:t xml:space="preserve">dominance of loci that map to the gene itself, i.e. </w:t>
      </w:r>
      <w:r w:rsidRPr="0035605C">
        <w:rPr>
          <w:rFonts w:cstheme="minorHAnsi"/>
          <w:i/>
        </w:rPr>
        <w:t>cis-</w:t>
      </w:r>
      <w:r w:rsidRPr="0035605C">
        <w:rPr>
          <w:rFonts w:cstheme="minorHAnsi"/>
        </w:rPr>
        <w:t xml:space="preserve">eQTL </w:t>
      </w:r>
      <w:r w:rsidR="002A0BE9">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k8L0Rpc3Bs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</w:fldData>
        </w:fldChar>
      </w:r>
      <w:r w:rsidR="002A0BE9">
        <w:rPr>
          <w:rFonts w:cstheme="minorHAnsi"/>
        </w:rPr>
        <w:instrText xml:space="preserve"> ADDIN EN.CITE </w:instrText>
      </w:r>
      <w:r w:rsidR="002A0BE9">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k8L0Rpc3Bs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fldChar w:fldCharType="separate"/>
      </w:r>
      <w:r w:rsidR="002A0BE9">
        <w:rPr>
          <w:rFonts w:cstheme="minorHAnsi"/>
          <w:noProof/>
        </w:rPr>
        <w:t>(Brem, Yvert et al. 2002, Schadt, Monks et al. 2003, Monks, Leonardson et al. 2004, Keurentjes, Fu et al. 2007, West, Kim et al. 2007)</w:t>
      </w:r>
      <w:r w:rsidR="002A0BE9">
        <w:rPr>
          <w:rFonts w:cstheme="minorHAnsi"/>
        </w:rPr>
        <w:fldChar w:fldCharType="end"/>
      </w:r>
      <w:r w:rsidRPr="0035605C">
        <w:rPr>
          <w:rFonts w:cstheme="minorHAnsi"/>
        </w:rPr>
        <w:t xml:space="preserve">. To test if the </w:t>
      </w:r>
      <w:r w:rsidR="00D90417">
        <w:rPr>
          <w:rFonts w:cstheme="minorHAnsi"/>
          <w:i/>
        </w:rPr>
        <w:t>B. cinerea</w:t>
      </w:r>
      <w:r w:rsidRPr="0035605C">
        <w:rPr>
          <w:rFonts w:cstheme="minorHAnsi"/>
        </w:rPr>
        <w:t xml:space="preserve"> transcriptome shows a similar cis-eQTL dominance, we looked for a</w:t>
      </w:r>
      <w:r w:rsidRPr="0035605C">
        <w:rPr>
          <w:rFonts w:cstheme="minorHAnsi"/>
          <w:i/>
        </w:rPr>
        <w:t xml:space="preserve"> cis</w:t>
      </w:r>
      <w:r w:rsidRPr="0035605C">
        <w:rPr>
          <w:rFonts w:cstheme="minorHAnsi"/>
        </w:rPr>
        <w:t>-diagonal signature of associations between transcript center and GWA SNP hits.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e find that few genes have a top SNP hit within the same chromosome, and even fewer within 1Mb (Figure N2). We conclude that most of this genetic variation is </w:t>
      </w:r>
      <w:r w:rsidR="009A49C4" w:rsidRPr="0035605C">
        <w:rPr>
          <w:rFonts w:cstheme="minorHAnsi"/>
          <w:i/>
        </w:rPr>
        <w:t>trans</w:t>
      </w:r>
      <w:r w:rsidR="009A49C4" w:rsidRPr="0035605C">
        <w:rPr>
          <w:rFonts w:cstheme="minorHAnsi"/>
        </w:rPr>
        <w:t xml:space="preserve">-acting, as we do not see a strong </w:t>
      </w:r>
      <w:r w:rsidR="009A49C4" w:rsidRPr="0035605C">
        <w:rPr>
          <w:rFonts w:cstheme="minorHAnsi"/>
          <w:i/>
        </w:rPr>
        <w:t>cis</w:t>
      </w:r>
      <w:r w:rsidR="009A49C4" w:rsidRPr="0035605C">
        <w:rPr>
          <w:rFonts w:cstheme="minorHAnsi"/>
        </w:rPr>
        <w:t>-diagonal signal when comparing transcript center to top SNP hit. This pattern holds whether we examine the top 1 SNP per transcript (Figure N2a) or the top 10 SNPs per transcript (FigureN2b).</w:t>
      </w:r>
      <w:r w:rsidR="006B2BE6" w:rsidRPr="0035605C">
        <w:rPr>
          <w:rFonts w:cstheme="minorHAnsi"/>
        </w:rPr>
        <w:t xml:space="preserve"> Further, we do visualize vertical stripes of SNPs, indicative of </w:t>
      </w:r>
      <w:r w:rsidR="006B2BE6" w:rsidRPr="0035605C">
        <w:rPr>
          <w:rFonts w:cstheme="minorHAnsi"/>
          <w:i/>
        </w:rPr>
        <w:t>trans</w:t>
      </w:r>
      <w:r w:rsidR="006B2BE6" w:rsidRPr="0035605C">
        <w:rPr>
          <w:rFonts w:cstheme="minorHAnsi"/>
        </w:rPr>
        <w:t>-eQTL hotspots; loci which modulate expression variation across many of the pathogen genes (Figure N2).</w:t>
      </w:r>
    </w:p>
    <w:p w14:paraId="756F82FD" w14:textId="634C6271" w:rsidR="00036E00" w:rsidRPr="0035605C" w:rsidRDefault="006110D0" w:rsidP="00C45E99">
      <w:pPr>
        <w:spacing w:line="480" w:lineRule="auto"/>
        <w:rPr>
          <w:rFonts w:cstheme="minorHAnsi"/>
        </w:rPr>
      </w:pPr>
      <w:r w:rsidRPr="0035605C">
        <w:rPr>
          <w:rFonts w:cstheme="minorHAnsi"/>
        </w:rPr>
        <w:tab/>
      </w:r>
      <w:r w:rsidR="008E7729" w:rsidRPr="0035605C">
        <w:rPr>
          <w:rFonts w:cstheme="minorHAnsi"/>
        </w:rPr>
        <w:t xml:space="preserve">In these </w:t>
      </w:r>
      <w:r w:rsidR="007D1A48" w:rsidRPr="0035605C">
        <w:rPr>
          <w:rFonts w:cstheme="minorHAnsi"/>
        </w:rPr>
        <w:t xml:space="preserve">genome-wide </w:t>
      </w:r>
      <w:r w:rsidR="008E7729" w:rsidRPr="0035605C">
        <w:rPr>
          <w:rFonts w:cstheme="minorHAnsi"/>
        </w:rPr>
        <w:t xml:space="preserve">transcript-to-SNP associations, we find that </w:t>
      </w:r>
      <w:r w:rsidR="008E7729" w:rsidRPr="0035605C">
        <w:rPr>
          <w:rFonts w:cstheme="minorHAnsi"/>
          <w:i/>
        </w:rPr>
        <w:t>cis</w:t>
      </w:r>
      <w:r w:rsidR="008E7729" w:rsidRPr="0035605C">
        <w:rPr>
          <w:rFonts w:cstheme="minorHAnsi"/>
        </w:rPr>
        <w:t xml:space="preserve">- control of gene expression is largely drowned out by patterns of </w:t>
      </w:r>
      <w:r w:rsidR="008E7729" w:rsidRPr="0035605C">
        <w:rPr>
          <w:rFonts w:cstheme="minorHAnsi"/>
          <w:i/>
        </w:rPr>
        <w:t>trans</w:t>
      </w:r>
      <w:r w:rsidR="008E7729" w:rsidRPr="0035605C">
        <w:rPr>
          <w:rFonts w:cstheme="minorHAnsi"/>
        </w:rPr>
        <w:t xml:space="preserve">-acting variation. </w:t>
      </w:r>
      <w:r w:rsidR="007D1A48" w:rsidRPr="0035605C">
        <w:rPr>
          <w:rFonts w:cstheme="minorHAnsi"/>
        </w:rPr>
        <w:t>To further search for a signature of dominant cis-effects,</w:t>
      </w:r>
      <w:r w:rsidRPr="0035605C">
        <w:rPr>
          <w:rFonts w:cstheme="minorHAnsi"/>
        </w:rPr>
        <w:t xml:space="preserve"> 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 xml:space="preserve">moving </w:t>
      </w:r>
      <w:r w:rsidR="00DB7D12" w:rsidRPr="0035605C">
        <w:rPr>
          <w:rFonts w:cstheme="minorHAnsi"/>
        </w:rPr>
        <w:lastRenderedPageBreak/>
        <w:t>away from the gene of interest</w:t>
      </w:r>
      <w:r w:rsidR="00103483" w:rsidRPr="0035605C">
        <w:rPr>
          <w:rFonts w:cstheme="minorHAnsi"/>
        </w:rPr>
        <w:t xml:space="preserve">. However, we observe that distances between transcript center and top SNP as far as 2 Mb are common (Figure </w:t>
      </w:r>
      <w:r w:rsidR="00B013CD" w:rsidRPr="0035605C">
        <w:rPr>
          <w:rFonts w:cstheme="minorHAnsi"/>
        </w:rPr>
        <w:t>N3</w:t>
      </w:r>
      <w:r w:rsidR="00103483" w:rsidRPr="0035605C">
        <w:rPr>
          <w:rFonts w:cstheme="minorHAnsi"/>
        </w:rPr>
        <w:t xml:space="preserve">). </w:t>
      </w:r>
      <w:r w:rsidR="005C21BE" w:rsidRPr="0035605C">
        <w:rPr>
          <w:rFonts w:cstheme="minorHAnsi"/>
        </w:rPr>
        <w:t xml:space="preserve">These distances are </w:t>
      </w:r>
      <w:proofErr w:type="gramStart"/>
      <w:r w:rsidR="005C21BE" w:rsidRPr="0035605C">
        <w:rPr>
          <w:rFonts w:cstheme="minorHAnsi"/>
        </w:rPr>
        <w:t>similar to</w:t>
      </w:r>
      <w:proofErr w:type="gramEnd"/>
      <w:r w:rsidR="005C21BE" w:rsidRPr="0035605C">
        <w:rPr>
          <w:rFonts w:cstheme="minorHAnsi"/>
        </w:rPr>
        <w:t xml:space="preserve"> those from the association of random transcript profiles to top SNPs (Figure </w:t>
      </w:r>
      <w:r w:rsidR="00B013CD" w:rsidRPr="0035605C">
        <w:rPr>
          <w:rFonts w:cstheme="minorHAnsi"/>
        </w:rPr>
        <w:t>SX1)</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control of 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077708" w:rsidRPr="0035605C">
        <w:rPr>
          <w:rFonts w:cstheme="minorHAnsi"/>
        </w:rPr>
        <w:t xml:space="preserve">appears to b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49A5B707" w:rsidR="00F85CC3" w:rsidRDefault="001F12EE" w:rsidP="001F12EE">
      <w:pPr>
        <w:spacing w:line="480" w:lineRule="auto"/>
        <w:rPr>
          <w:rFonts w:cstheme="minorHAnsi"/>
        </w:rPr>
      </w:pPr>
      <w:r w:rsidRPr="0035605C">
        <w:rPr>
          <w:rFonts w:cstheme="minorHAnsi"/>
        </w:rPr>
        <w:tab/>
      </w:r>
      <w:r w:rsidR="00282FBB" w:rsidRPr="0035605C">
        <w:rPr>
          <w:rFonts w:cstheme="minorHAnsi"/>
        </w:rPr>
        <w:t xml:space="preserve">The absence of a dominant signal for </w:t>
      </w:r>
      <w:r w:rsidR="00282FBB" w:rsidRPr="0035605C">
        <w:rPr>
          <w:rFonts w:cstheme="minorHAnsi"/>
          <w:i/>
        </w:rPr>
        <w:t>cis</w:t>
      </w:r>
      <w:r w:rsidR="00282FBB" w:rsidRPr="0035605C">
        <w:rPr>
          <w:rFonts w:cstheme="minorHAnsi"/>
        </w:rPr>
        <w:t xml:space="preserve">-eQTL could arise from </w:t>
      </w:r>
      <w:r w:rsidR="007D1A48" w:rsidRPr="0035605C">
        <w:rPr>
          <w:rFonts w:cstheme="minorHAnsi"/>
          <w:i/>
        </w:rPr>
        <w:t>B. cinerea</w:t>
      </w:r>
      <w:r w:rsidR="00282FBB" w:rsidRPr="0035605C">
        <w:rPr>
          <w:rFonts w:cstheme="minorHAnsi"/>
        </w:rPr>
        <w:t xml:space="preserve"> having a different pattern of causal eQTL variation</w:t>
      </w:r>
      <w:r w:rsidR="007D1A48" w:rsidRPr="0035605C">
        <w:rPr>
          <w:rFonts w:cstheme="minorHAnsi"/>
        </w:rPr>
        <w:t xml:space="preserve"> from our expectation</w:t>
      </w:r>
      <w:r w:rsidR="00282FBB" w:rsidRPr="0035605C">
        <w:rPr>
          <w:rFonts w:cstheme="minorHAnsi"/>
        </w:rPr>
        <w:t xml:space="preserve">.  Alternatively, this could arise from </w:t>
      </w:r>
      <w:r w:rsidR="007D1A48" w:rsidRPr="0035605C">
        <w:rPr>
          <w:rFonts w:cstheme="minorHAnsi"/>
          <w:i/>
        </w:rPr>
        <w:t xml:space="preserve">B. cinerea </w:t>
      </w:r>
      <w:r w:rsidR="00282FBB" w:rsidRPr="0035605C">
        <w:rPr>
          <w:rFonts w:cstheme="minorHAnsi"/>
        </w:rPr>
        <w:t xml:space="preserve">having a sufficiently high genetic diversity that leads to false-negatives due to complex haplotype structures at causal loci </w:t>
      </w:r>
      <w:r w:rsidR="002A0BE9">
        <w:rPr>
          <w:rFonts w:cstheme="minorHAnsi"/>
        </w:rPr>
        <w:fldChar w:fldCharType="begin"/>
      </w:r>
      <w:r w:rsidR="002A0BE9">
        <w:rPr>
          <w:rFonts w:cstheme="minorHAnsi"/>
        </w:rPr>
        <w:instrText xml:space="preserve"> ADDIN EN.CITE &lt;EndNote&gt;&lt;Cite&gt;&lt;Author&gt;Atwell&lt;/Author&gt;&lt;Year&gt;2015&lt;/Year&gt;&lt;RecNum&gt;615&lt;/RecNum&gt;&lt;DisplayText&gt;(Atwell, Corwin et al. 2015, Atwell, Corwin et al. 2018)&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5, Atwell, Corwin et al. 2018)</w:t>
      </w:r>
      <w:r w:rsidR="002A0BE9">
        <w:rPr>
          <w:rFonts w:cstheme="minorHAnsi"/>
        </w:rPr>
        <w:fldChar w:fldCharType="end"/>
      </w:r>
      <w:r w:rsidR="00282FBB" w:rsidRPr="0035605C">
        <w:rPr>
          <w:rFonts w:cstheme="minorHAnsi"/>
        </w:rPr>
        <w:t>. To test between these possibilities</w:t>
      </w:r>
      <w:r w:rsidR="00AA7054">
        <w:rPr>
          <w:rFonts w:cstheme="minorHAnsi"/>
        </w:rPr>
        <w:t xml:space="preserve"> and to identify the role of</w:t>
      </w:r>
      <w:r w:rsidR="00AA7054" w:rsidRPr="00AA7054">
        <w:rPr>
          <w:rFonts w:cstheme="minorHAnsi"/>
          <w:i/>
        </w:rPr>
        <w:t xml:space="preserve"> cis</w:t>
      </w:r>
      <w:r w:rsidR="00AA7054">
        <w:rPr>
          <w:rFonts w:cstheme="minorHAnsi"/>
        </w:rPr>
        <w:t>-eQTL</w:t>
      </w:r>
      <w:r w:rsidR="00ED203D" w:rsidRPr="0035605C">
        <w:rPr>
          <w:rFonts w:cstheme="minorHAnsi"/>
        </w:rPr>
        <w:t xml:space="preserve">, we </w:t>
      </w:r>
      <w:r w:rsidR="009F5F0E" w:rsidRPr="0035605C">
        <w:rPr>
          <w:rFonts w:cstheme="minorHAnsi"/>
        </w:rPr>
        <w:t>narrowed our focus to</w:t>
      </w:r>
      <w:r w:rsidR="00ED203D" w:rsidRPr="0035605C">
        <w:rPr>
          <w:rFonts w:cstheme="minorHAnsi"/>
        </w:rPr>
        <w:t xml:space="preserve"> a </w:t>
      </w:r>
      <w:r w:rsidR="00282FBB" w:rsidRPr="0035605C">
        <w:rPr>
          <w:rFonts w:cstheme="minorHAnsi"/>
        </w:rPr>
        <w:t>set of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 and have</w:t>
      </w:r>
      <w:r w:rsidR="0087553C" w:rsidRPr="0035605C">
        <w:rPr>
          <w:rFonts w:cstheme="minorHAnsi"/>
        </w:rPr>
        <w:t xml:space="preserve"> known presence-absence polymorphism</w:t>
      </w:r>
      <w:r w:rsidR="00282FBB" w:rsidRPr="0035605C">
        <w:rPr>
          <w:rFonts w:cstheme="minorHAnsi"/>
        </w:rPr>
        <w:t>s</w:t>
      </w:r>
      <w:r w:rsidR="009D093A">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ED203D" w:rsidRPr="0035605C">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Critically, the transcripts within each of these pathways are highly correlated across the isolates suggesting that their genetic 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 xml:space="preserve">. None of the genes showed a </w:t>
      </w:r>
      <w:r w:rsidR="001750AD" w:rsidRPr="0035605C">
        <w:rPr>
          <w:rFonts w:cstheme="minorHAnsi"/>
          <w:i/>
        </w:rPr>
        <w:t>cis</w:t>
      </w:r>
      <w:r w:rsidR="001750AD" w:rsidRPr="0035605C">
        <w:rPr>
          <w:rFonts w:cstheme="minorHAnsi"/>
        </w:rPr>
        <w:t xml:space="preserve">-eQTL within the GWA suggesting that the identified causal variation is solely in </w:t>
      </w:r>
      <w:r w:rsidR="001750AD" w:rsidRPr="0035605C">
        <w:rPr>
          <w:rFonts w:cstheme="minorHAnsi"/>
          <w:i/>
        </w:rPr>
        <w:t>trans</w:t>
      </w:r>
      <w:r w:rsidR="001750AD" w:rsidRPr="0035605C">
        <w:rPr>
          <w:rFonts w:cstheme="minorHAnsi"/>
        </w:rPr>
        <w:t xml:space="preserve"> to the pathways.</w:t>
      </w:r>
    </w:p>
    <w:p w14:paraId="5B66C936" w14:textId="50E51333" w:rsidR="008846D7" w:rsidRPr="0035605C"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this result may be complicated by the architecture of </w:t>
      </w:r>
      <w:r w:rsidR="00EC1F7B">
        <w:rPr>
          <w:rFonts w:cstheme="minorHAnsi"/>
        </w:rPr>
        <w:t xml:space="preserve">loci within </w:t>
      </w:r>
      <w:r w:rsidR="001750AD" w:rsidRPr="0035605C">
        <w:rPr>
          <w:rFonts w:cstheme="minorHAnsi"/>
        </w:rPr>
        <w:t xml:space="preserve">the pathway, we initially </w:t>
      </w:r>
      <w:r w:rsidRPr="0035605C">
        <w:rPr>
          <w:rFonts w:cstheme="minorHAnsi"/>
        </w:rPr>
        <w:t>focused on the botc</w:t>
      </w:r>
      <w:r w:rsidR="00EC1F7B">
        <w:rPr>
          <w:rFonts w:cstheme="minorHAnsi"/>
        </w:rPr>
        <w:t>i</w:t>
      </w:r>
      <w:r w:rsidRPr="0035605C">
        <w:rPr>
          <w:rFonts w:cstheme="minorHAnsi"/>
        </w:rPr>
        <w:t>nic acid biosynthe</w:t>
      </w:r>
      <w:r w:rsidR="00C11DB8" w:rsidRPr="0035605C">
        <w:rPr>
          <w:rFonts w:cstheme="minorHAnsi"/>
        </w:rPr>
        <w:t>sis network</w:t>
      </w:r>
      <w:r w:rsidR="004466FA" w:rsidRPr="0035605C">
        <w:rPr>
          <w:rFonts w:cstheme="minorHAnsi"/>
        </w:rPr>
        <w:t xml:space="preserve">, which </w:t>
      </w:r>
      <w:r w:rsidR="001750AD" w:rsidRPr="0035605C">
        <w:rPr>
          <w:rFonts w:cstheme="minorHAnsi"/>
        </w:rPr>
        <w:t xml:space="preserve">is known to have </w:t>
      </w:r>
      <w:r w:rsidR="004466FA" w:rsidRPr="0035605C">
        <w:rPr>
          <w:rFonts w:cstheme="minorHAnsi"/>
        </w:rPr>
        <w:t>presence-absence polymorphism</w:t>
      </w:r>
      <w:r w:rsidR="001750AD" w:rsidRPr="0035605C">
        <w:rPr>
          <w:rFonts w:cstheme="minorHAnsi"/>
        </w:rPr>
        <w:t>s in the species</w:t>
      </w:r>
      <w:r w:rsidR="00F74A96">
        <w:rPr>
          <w:rFonts w:cstheme="minorHAnsi"/>
        </w:rPr>
        <w:t xml:space="preserve"> </w:t>
      </w:r>
      <w:r w:rsidR="00C67343">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C67343">
        <w:rPr>
          <w:rFonts w:cstheme="minorHAnsi"/>
        </w:rPr>
        <w:instrText xml:space="preserve"> ADDIN EN.CITE </w:instrText>
      </w:r>
      <w:r w:rsidR="00C67343">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C67343">
        <w:rPr>
          <w:rFonts w:cstheme="minorHAnsi"/>
        </w:rPr>
        <w:instrText xml:space="preserve"> ADDIN EN.CITE.DATA </w:instrText>
      </w:r>
      <w:r w:rsidR="00C67343">
        <w:rPr>
          <w:rFonts w:cstheme="minorHAnsi"/>
        </w:rPr>
      </w:r>
      <w:r w:rsidR="00C67343">
        <w:rPr>
          <w:rFonts w:cstheme="minorHAnsi"/>
        </w:rPr>
        <w:fldChar w:fldCharType="end"/>
      </w:r>
      <w:r w:rsidR="00C67343">
        <w:rPr>
          <w:rFonts w:cstheme="minorHAnsi"/>
        </w:rPr>
        <w:fldChar w:fldCharType="separate"/>
      </w:r>
      <w:r w:rsidR="00C67343">
        <w:rPr>
          <w:rFonts w:cstheme="minorHAnsi"/>
          <w:noProof/>
        </w:rPr>
        <w:t xml:space="preserve">(Siewers, Viaud et al. 2005, Pinedo, Wang et al. 2008, Zhang, Corwin et al. </w:t>
      </w:r>
      <w:r w:rsidR="00C67343">
        <w:rPr>
          <w:rFonts w:cstheme="minorHAnsi"/>
          <w:noProof/>
        </w:rPr>
        <w:lastRenderedPageBreak/>
        <w:t>2018)</w:t>
      </w:r>
      <w:r w:rsidR="00C67343">
        <w:rPr>
          <w:rFonts w:cstheme="minorHAnsi"/>
        </w:rPr>
        <w:fldChar w:fldCharType="end"/>
      </w:r>
      <w:r w:rsidRPr="0035605C">
        <w:rPr>
          <w:rFonts w:cstheme="minorHAnsi"/>
        </w:rPr>
        <w:t xml:space="preserve">. </w:t>
      </w:r>
      <w:r w:rsidR="001750AD" w:rsidRPr="0035605C">
        <w:rPr>
          <w:rFonts w:cstheme="minorHAnsi"/>
        </w:rPr>
        <w:t xml:space="preserve">We obtained </w:t>
      </w:r>
      <w:proofErr w:type="gramStart"/>
      <w:r w:rsidR="001750AD" w:rsidRPr="0035605C">
        <w:rPr>
          <w:rFonts w:cstheme="minorHAnsi"/>
        </w:rPr>
        <w:t>all</w:t>
      </w:r>
      <w:r w:rsidR="00085526" w:rsidRPr="0035605C">
        <w:rPr>
          <w:rFonts w:cstheme="minorHAnsi"/>
        </w:rPr>
        <w:t xml:space="preserve"> of</w:t>
      </w:r>
      <w:proofErr w:type="gramEnd"/>
      <w:r w:rsidR="001750AD" w:rsidRPr="0035605C">
        <w:rPr>
          <w:rFonts w:cstheme="minorHAnsi"/>
        </w:rPr>
        <w:t xml:space="preserve"> the SNPs for this biosynthetic cluster and conducted an alignment of the </w:t>
      </w:r>
      <w:r w:rsidR="001750AD" w:rsidRPr="0035605C">
        <w:rPr>
          <w:rFonts w:cstheme="minorHAnsi"/>
          <w:i/>
        </w:rPr>
        <w:t>B. cinerea</w:t>
      </w:r>
      <w:r w:rsidR="001750AD" w:rsidRPr="0035605C">
        <w:rPr>
          <w:rFonts w:cstheme="minorHAnsi"/>
        </w:rPr>
        <w:t xml:space="preserve"> isolates.  This showed evidence of </w:t>
      </w:r>
      <w:proofErr w:type="gramStart"/>
      <w:r w:rsidR="001750AD" w:rsidRPr="0035605C">
        <w:rPr>
          <w:rFonts w:cstheme="minorHAnsi"/>
        </w:rPr>
        <w:t>a number of</w:t>
      </w:r>
      <w:proofErr w:type="gramEnd"/>
      <w:r w:rsidR="001750AD" w:rsidRPr="0035605C">
        <w:rPr>
          <w:rFonts w:cstheme="minorHAnsi"/>
        </w:rPr>
        <w:t xml:space="preserve"> distinct haplotypes with some relatively isolated isolates (e.g. B05.10, Fd1) (Figure N4a). Looking at the expression of the transcr</w:t>
      </w:r>
      <w:r w:rsidR="003A4A64" w:rsidRPr="0035605C">
        <w:rPr>
          <w:rFonts w:cstheme="minorHAnsi"/>
        </w:rPr>
        <w:t>i</w:t>
      </w:r>
      <w:r w:rsidR="001750AD" w:rsidRPr="0035605C">
        <w:rPr>
          <w:rFonts w:cstheme="minorHAnsi"/>
        </w:rPr>
        <w:t>pts for the biosynthetic pathway showed a single clade that had a distinctly lower level of expression than the other clusters. Using</w:t>
      </w:r>
      <w:r w:rsidR="00685CE1" w:rsidRPr="0035605C">
        <w:rPr>
          <w:rFonts w:cstheme="minorHAnsi"/>
        </w:rPr>
        <w:t xml:space="preserve"> SNP-level variation surrounding genes in this pathway</w:t>
      </w:r>
      <w:r w:rsidR="001750AD" w:rsidRPr="0035605C">
        <w:rPr>
          <w:rFonts w:cstheme="minorHAnsi"/>
        </w:rPr>
        <w:t xml:space="preserve"> showed that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N4c</w:t>
      </w:r>
      <w:r w:rsidR="009E4B0F" w:rsidRPr="0035605C">
        <w:rPr>
          <w:rFonts w:cstheme="minorHAnsi"/>
        </w:rPr>
        <w:t>)</w:t>
      </w:r>
      <w:r w:rsidR="00685CE1" w:rsidRPr="0035605C">
        <w:rPr>
          <w:rFonts w:cstheme="minorHAnsi"/>
        </w:rPr>
        <w:t xml:space="preserve">. </w:t>
      </w:r>
      <w:r w:rsidR="00EF7CD1" w:rsidRPr="0035605C">
        <w:rPr>
          <w:rFonts w:cstheme="minorHAnsi"/>
        </w:rPr>
        <w:t xml:space="preserve"> We then tested if the remaining clusters had any link to transcript expression by performing </w:t>
      </w:r>
      <w:r w:rsidR="00A02CCD" w:rsidRPr="0035605C">
        <w:rPr>
          <w:rFonts w:cstheme="minorHAnsi"/>
        </w:rPr>
        <w:t xml:space="preserve">ANOVA across the 3 major </w:t>
      </w:r>
      <w:r w:rsidR="006C1945" w:rsidRPr="0035605C">
        <w:rPr>
          <w:rFonts w:cstheme="minorHAnsi"/>
        </w:rPr>
        <w:t>clusters</w:t>
      </w:r>
      <w:r w:rsidR="00A02CCD" w:rsidRPr="0035605C">
        <w:rPr>
          <w:rFonts w:cstheme="minorHAnsi"/>
        </w:rPr>
        <w:t xml:space="preserve"> </w:t>
      </w:r>
      <w:r w:rsidR="00BD10FC" w:rsidRPr="0035605C">
        <w:rPr>
          <w:rFonts w:cstheme="minorHAnsi"/>
        </w:rPr>
        <w:t>(</w:t>
      </w:r>
      <w:r w:rsidR="008775EC" w:rsidRPr="0035605C">
        <w:rPr>
          <w:rFonts w:cstheme="minorHAnsi"/>
        </w:rPr>
        <w:t xml:space="preserve">2, 5, </w:t>
      </w:r>
      <w:r w:rsidR="00F10313" w:rsidRPr="0035605C">
        <w:rPr>
          <w:rFonts w:cstheme="minorHAnsi"/>
        </w:rPr>
        <w:t>6</w:t>
      </w:r>
      <w:r w:rsidR="00BD10FC" w:rsidRPr="0035605C">
        <w:rPr>
          <w:rFonts w:cstheme="minorHAnsi"/>
        </w:rPr>
        <w:t>)</w:t>
      </w:r>
      <w:r w:rsidR="00A02CCD" w:rsidRPr="0035605C">
        <w:rPr>
          <w:rFonts w:cstheme="minorHAnsi"/>
        </w:rPr>
        <w:t xml:space="preserve">. </w:t>
      </w:r>
      <w:r w:rsidR="00EF7CD1" w:rsidRPr="0035605C">
        <w:rPr>
          <w:rFonts w:cstheme="minorHAnsi"/>
        </w:rPr>
        <w:t xml:space="preserve">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 on expression profile (</w:t>
      </w:r>
      <w:proofErr w:type="gramStart"/>
      <w:r w:rsidR="00A02CCD" w:rsidRPr="0035605C">
        <w:rPr>
          <w:rFonts w:cstheme="minorHAnsi"/>
        </w:rPr>
        <w:t>F(</w:t>
      </w:r>
      <w:proofErr w:type="gramEnd"/>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EF7CD1" w:rsidRPr="0035605C">
        <w:rPr>
          <w:rFonts w:cstheme="minorHAnsi"/>
        </w:rPr>
        <w:t xml:space="preserve">Although within each of these clusters there are independent isolates </w:t>
      </w:r>
      <w:r w:rsidR="00437B38" w:rsidRPr="0035605C">
        <w:rPr>
          <w:rFonts w:cstheme="minorHAnsi"/>
        </w:rPr>
        <w:t>with low pathway expression polymorphisms (Noble Rot, 01.04.03, Apple 517, 02.04.09) (Figure N4b)</w:t>
      </w:r>
      <w:r w:rsidR="00E56078" w:rsidRPr="0035605C">
        <w:rPr>
          <w:rFonts w:cstheme="minorHAnsi"/>
        </w:rPr>
        <w:t>, t</w:t>
      </w:r>
      <w:r w:rsidR="00437B38" w:rsidRPr="0035605C">
        <w:rPr>
          <w:rFonts w:cstheme="minorHAnsi"/>
        </w:rPr>
        <w:t>hese isolates each contain smaller independent deletions that likely abolish expression of the botc</w:t>
      </w:r>
      <w:r w:rsidR="00EC1F7B">
        <w:rPr>
          <w:rFonts w:cstheme="minorHAnsi"/>
        </w:rPr>
        <w:t>i</w:t>
      </w:r>
      <w:r w:rsidR="00437B38" w:rsidRPr="0035605C">
        <w:rPr>
          <w:rFonts w:cstheme="minorHAnsi"/>
        </w:rPr>
        <w:t xml:space="preserve">nic acid biosynthetic pathway (Figure N4c). </w:t>
      </w:r>
      <w:r w:rsidR="00A02CCD" w:rsidRPr="0035605C">
        <w:rPr>
          <w:rFonts w:cstheme="minorHAnsi"/>
        </w:rPr>
        <w:t xml:space="preserve">This suggests that </w:t>
      </w:r>
      <w:r w:rsidR="00EF7CD1" w:rsidRPr="0035605C">
        <w:rPr>
          <w:rFonts w:cstheme="minorHAnsi"/>
        </w:rPr>
        <w:t xml:space="preserve">for this locus, there is a </w:t>
      </w:r>
      <w:r w:rsidR="00A02CCD" w:rsidRPr="0035605C">
        <w:rPr>
          <w:rFonts w:cstheme="minorHAnsi"/>
        </w:rPr>
        <w:t>major</w:t>
      </w:r>
      <w:r w:rsidR="00A02CCD" w:rsidRPr="0035605C">
        <w:rPr>
          <w:rFonts w:cstheme="minorHAnsi"/>
          <w:i/>
        </w:rPr>
        <w:t xml:space="preserve"> cis</w:t>
      </w:r>
      <w:r w:rsidR="00A02CCD" w:rsidRPr="0035605C">
        <w:rPr>
          <w:rFonts w:cstheme="minorHAnsi"/>
        </w:rPr>
        <w:t>-effect</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proofErr w:type="gramStart"/>
      <w:r w:rsidR="00437B38" w:rsidRPr="0035605C">
        <w:rPr>
          <w:rFonts w:cstheme="minorHAnsi"/>
        </w:rPr>
        <w:t>a number of</w:t>
      </w:r>
      <w:proofErr w:type="gramEnd"/>
      <w:r w:rsidR="00437B38" w:rsidRPr="0035605C">
        <w:rPr>
          <w:rFonts w:cstheme="minorHAnsi"/>
        </w:rPr>
        <w:t xml:space="preserve"> rarer additional deletions</w:t>
      </w:r>
      <w:r w:rsidR="00EF7CD1" w:rsidRPr="0035605C">
        <w:rPr>
          <w:rFonts w:cstheme="minorHAnsi"/>
        </w:rPr>
        <w:t xml:space="preserve"> that </w:t>
      </w:r>
      <w:r w:rsidR="00A02CCD" w:rsidRPr="0035605C">
        <w:rPr>
          <w:rFonts w:cstheme="minorHAnsi"/>
        </w:rPr>
        <w:t>control expression variation</w:t>
      </w:r>
      <w:r w:rsidR="00437B38" w:rsidRPr="0035605C">
        <w:rPr>
          <w:rFonts w:cstheme="minorHAnsi"/>
        </w:rPr>
        <w:t xml:space="preserve">. However, this </w:t>
      </w:r>
      <w:r w:rsidR="00437B38" w:rsidRPr="0035605C">
        <w:rPr>
          <w:rFonts w:cstheme="minorHAnsi"/>
          <w:i/>
        </w:rPr>
        <w:t>cis</w:t>
      </w:r>
      <w:r w:rsidR="00437B38" w:rsidRPr="0035605C">
        <w:rPr>
          <w:rFonts w:cstheme="minorHAnsi"/>
        </w:rPr>
        <w:t>-effect</w:t>
      </w:r>
      <w:r w:rsidR="00EF7CD1" w:rsidRPr="0035605C">
        <w:rPr>
          <w:rFonts w:cstheme="minorHAnsi"/>
        </w:rPr>
        <w:t xml:space="preserve"> is</w:t>
      </w:r>
      <w:r w:rsidR="00A02CCD" w:rsidRPr="0035605C">
        <w:rPr>
          <w:rFonts w:cstheme="minorHAnsi"/>
        </w:rPr>
        <w:t xml:space="preserve"> not captured by</w:t>
      </w:r>
      <w:r w:rsidR="00EF7CD1" w:rsidRPr="0035605C">
        <w:rPr>
          <w:rFonts w:cstheme="minorHAnsi"/>
        </w:rPr>
        <w:t xml:space="preserve"> the</w:t>
      </w:r>
      <w:r w:rsidR="00A02CCD" w:rsidRPr="0035605C">
        <w:rPr>
          <w:rFonts w:cstheme="minorHAnsi"/>
        </w:rPr>
        <w:t xml:space="preserve"> SNP-level </w:t>
      </w:r>
      <w:r w:rsidR="00EF7CD1" w:rsidRPr="0035605C">
        <w:rPr>
          <w:rFonts w:cstheme="minorHAnsi"/>
        </w:rPr>
        <w:t>data utilized for the GWA</w:t>
      </w:r>
      <w:r w:rsidR="00A02CCD" w:rsidRPr="0035605C">
        <w:rPr>
          <w:rFonts w:cstheme="minorHAnsi"/>
        </w:rPr>
        <w:t xml:space="preserve">. </w:t>
      </w:r>
      <w:r w:rsidR="00A143E6" w:rsidRPr="0035605C">
        <w:rPr>
          <w:rFonts w:cstheme="minorHAnsi"/>
        </w:rPr>
        <w:t xml:space="preserve"> </w:t>
      </w:r>
      <w:r w:rsidR="00CE102F" w:rsidRPr="0035605C">
        <w:rPr>
          <w:rFonts w:cstheme="minorHAnsi"/>
        </w:rPr>
        <w:t xml:space="preserve">Rather, our GWA analysis misses the major </w:t>
      </w:r>
      <w:r w:rsidR="00CE102F" w:rsidRPr="0035605C">
        <w:rPr>
          <w:rFonts w:cstheme="minorHAnsi"/>
          <w:i/>
        </w:rPr>
        <w:t>cis</w:t>
      </w:r>
      <w:r w:rsidR="00CE102F" w:rsidRPr="0035605C">
        <w:rPr>
          <w:rFonts w:cstheme="minorHAnsi"/>
        </w:rPr>
        <w:t xml:space="preserve">-eQTL signal of the network deletion. </w:t>
      </w:r>
      <w:r w:rsidR="00437B38" w:rsidRPr="0035605C">
        <w:rPr>
          <w:rFonts w:cstheme="minorHAnsi"/>
        </w:rPr>
        <w:t>If</w:t>
      </w:r>
      <w:r w:rsidR="0041373C" w:rsidRPr="0035605C">
        <w:rPr>
          <w:rFonts w:cstheme="minorHAnsi"/>
        </w:rPr>
        <w:t xml:space="preserve"> insertion and deletion events account for </w:t>
      </w:r>
      <w:proofErr w:type="gramStart"/>
      <w:r w:rsidR="0041373C" w:rsidRPr="0035605C">
        <w:rPr>
          <w:rFonts w:cstheme="minorHAnsi"/>
        </w:rPr>
        <w:t>the majority of</w:t>
      </w:r>
      <w:proofErr w:type="gramEnd"/>
      <w:r w:rsidR="0041373C" w:rsidRPr="0035605C">
        <w:rPr>
          <w:rFonts w:cstheme="minorHAnsi"/>
        </w:rPr>
        <w:t xml:space="preserve"> localized control of expression variation, our GWA analysis will not detect these </w:t>
      </w:r>
      <w:r w:rsidR="0041373C" w:rsidRPr="0035605C">
        <w:rPr>
          <w:rFonts w:cstheme="minorHAnsi"/>
          <w:i/>
        </w:rPr>
        <w:t>cis</w:t>
      </w:r>
      <w:r w:rsidR="0041373C" w:rsidRPr="0035605C">
        <w:rPr>
          <w:rFonts w:cstheme="minorHAnsi"/>
        </w:rPr>
        <w:t xml:space="preserve">-effect loci. </w:t>
      </w:r>
      <w:r w:rsidR="00437B38" w:rsidRPr="0035605C">
        <w:rPr>
          <w:rFonts w:cstheme="minorHAnsi"/>
        </w:rPr>
        <w:t>Thus, w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 xml:space="preserve">evidence of </w:t>
      </w:r>
      <w:r w:rsidR="008846D7" w:rsidRPr="0035605C">
        <w:rPr>
          <w:rFonts w:cstheme="minorHAnsi"/>
          <w:i/>
        </w:rPr>
        <w:t>cis</w:t>
      </w:r>
      <w:r w:rsidR="008846D7" w:rsidRPr="0035605C">
        <w:rPr>
          <w:rFonts w:cstheme="minorHAnsi"/>
        </w:rPr>
        <w:t>-acting genetic variation.</w:t>
      </w:r>
    </w:p>
    <w:p w14:paraId="5588CE6D" w14:textId="42C2EE8F" w:rsidR="00F74A96" w:rsidRDefault="00437B38" w:rsidP="00CE102F">
      <w:pPr>
        <w:spacing w:line="480" w:lineRule="auto"/>
        <w:ind w:firstLine="720"/>
        <w:rPr>
          <w:rFonts w:cstheme="minorHAnsi"/>
        </w:rPr>
      </w:pPr>
      <w:r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similar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patterns to the 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 and mean pathway expression across all isolates is not differentiated by this clustering for either network (Figure S1, Figure S2)</w:t>
      </w:r>
      <w:r w:rsidR="00CE102F" w:rsidRPr="0035605C">
        <w:rPr>
          <w:rFonts w:cstheme="minorHAnsi"/>
        </w:rPr>
        <w:t xml:space="preserve">. </w:t>
      </w:r>
      <w:r w:rsidR="00DE5CAC" w:rsidRPr="0035605C">
        <w:rPr>
          <w:rFonts w:cstheme="minorHAnsi"/>
        </w:rPr>
        <w:t xml:space="preserve">We find that SNP state does not detect the major </w:t>
      </w:r>
      <w:r w:rsidR="00DE5CAC" w:rsidRPr="00D515D8">
        <w:rPr>
          <w:rFonts w:cstheme="minorHAnsi"/>
          <w:i/>
        </w:rPr>
        <w:t>cis</w:t>
      </w:r>
      <w:r w:rsidR="00DE5CAC" w:rsidRPr="0035605C">
        <w:rPr>
          <w:rFonts w:cstheme="minorHAnsi"/>
        </w:rPr>
        <w:t>-effects polymorphisms</w:t>
      </w:r>
      <w:r w:rsidR="00D515D8">
        <w:rPr>
          <w:rFonts w:cstheme="minorHAnsi"/>
        </w:rPr>
        <w:t xml:space="preserve">. </w:t>
      </w:r>
      <w:r w:rsidR="00F74A96">
        <w:rPr>
          <w:rFonts w:cstheme="minorHAnsi"/>
        </w:rPr>
        <w:t xml:space="preserve">Within the botrydial biosynthetic pathway, we detect small deletions in the intergenic regions, but these also do </w:t>
      </w:r>
      <w:r w:rsidR="00F74A96">
        <w:rPr>
          <w:rFonts w:cstheme="minorHAnsi"/>
        </w:rPr>
        <w:lastRenderedPageBreak/>
        <w:t>not predict expression level within the pathway and likely do not abolish pathway function</w:t>
      </w:r>
      <w:r w:rsidR="00FF459F">
        <w:rPr>
          <w:rFonts w:cstheme="minorHAnsi"/>
        </w:rPr>
        <w:t xml:space="preserve"> (Figure S3)</w:t>
      </w:r>
      <w:r w:rsidR="00F74A96">
        <w:rPr>
          <w:rFonts w:cstheme="minorHAnsi"/>
        </w:rPr>
        <w:t xml:space="preserve">. Within the cyclic peptide pathway, </w:t>
      </w:r>
      <w:r w:rsidR="00FF459F">
        <w:rPr>
          <w:rFonts w:cstheme="minorHAnsi"/>
        </w:rPr>
        <w:t xml:space="preserve">minor deletions within the intergenic regions correlate with low expression of the pathway genes, and two isolates with partial deletions within the genes early in the pathway exhibit very low pathway expression (1.05.16, 1.05.22) (Figure S4). </w:t>
      </w:r>
    </w:p>
    <w:p w14:paraId="5E87DC93" w14:textId="52F96A5E" w:rsidR="00CE102F" w:rsidRDefault="00F74A96" w:rsidP="00CE102F">
      <w:pPr>
        <w:spacing w:line="480" w:lineRule="auto"/>
        <w:ind w:firstLine="720"/>
        <w:rPr>
          <w:rFonts w:cstheme="minorHAnsi"/>
        </w:rPr>
      </w:pPr>
      <w:r>
        <w:rPr>
          <w:rFonts w:cstheme="minorHAnsi"/>
        </w:rPr>
        <w:t xml:space="preserve">As such, we </w:t>
      </w:r>
      <w:proofErr w:type="gramStart"/>
      <w:r>
        <w:rPr>
          <w:rFonts w:cstheme="minorHAnsi"/>
        </w:rPr>
        <w:t>are able to</w:t>
      </w:r>
      <w:proofErr w:type="gramEnd"/>
      <w:r>
        <w:rPr>
          <w:rFonts w:cstheme="minorHAnsi"/>
        </w:rPr>
        <w:t xml:space="preserve"> detect cis-acting variation in the form of deletions for two of the biosynthetic pathways, but still have not identified the controlling variation for the botrydial pathway. </w:t>
      </w:r>
      <w:r w:rsidR="00D515D8">
        <w:rPr>
          <w:rFonts w:cstheme="minorHAnsi"/>
        </w:rPr>
        <w:t>However,</w:t>
      </w:r>
      <w:r w:rsidR="00DE5CAC" w:rsidRPr="0035605C">
        <w:rPr>
          <w:rFonts w:cstheme="minorHAnsi"/>
        </w:rPr>
        <w:t xml:space="preserve"> </w:t>
      </w:r>
      <w:r w:rsidR="00A7785E">
        <w:rPr>
          <w:rFonts w:cstheme="minorHAnsi"/>
        </w:rPr>
        <w:t>w</w:t>
      </w:r>
      <w:r w:rsidR="00CE102F" w:rsidRPr="0035605C">
        <w:rPr>
          <w:rFonts w:cstheme="minorHAnsi"/>
        </w:rPr>
        <w:t xml:space="preserve">e conclude that large </w:t>
      </w:r>
      <w:r w:rsidR="00CE102F" w:rsidRPr="00A7785E">
        <w:rPr>
          <w:rFonts w:cstheme="minorHAnsi"/>
          <w:i/>
        </w:rPr>
        <w:t>cis</w:t>
      </w:r>
      <w:r w:rsidR="00A7785E">
        <w:rPr>
          <w:rFonts w:cstheme="minorHAnsi"/>
          <w:i/>
        </w:rPr>
        <w:t>-</w:t>
      </w:r>
      <w:r w:rsidR="00CE102F" w:rsidRPr="0035605C">
        <w:rPr>
          <w:rFonts w:cstheme="minorHAnsi"/>
        </w:rPr>
        <w:t xml:space="preserve">effect loci exist for transcriptional regulation in this pathosystem, but that GWA across SNPs misses these patterns. This missing </w:t>
      </w:r>
      <w:r w:rsidR="00CE102F" w:rsidRPr="00A7785E">
        <w:rPr>
          <w:rFonts w:cstheme="minorHAnsi"/>
          <w:i/>
        </w:rPr>
        <w:t>cis</w:t>
      </w:r>
      <w:r w:rsidR="00CE102F" w:rsidRPr="0035605C">
        <w:rPr>
          <w:rFonts w:cstheme="minorHAnsi"/>
        </w:rPr>
        <w:t xml:space="preserve">-effect likely </w:t>
      </w:r>
      <w:r w:rsidR="004B7418" w:rsidRPr="0035605C">
        <w:rPr>
          <w:rFonts w:cstheme="minorHAnsi"/>
        </w:rPr>
        <w:t>amplifies</w:t>
      </w:r>
      <w:r w:rsidR="00CE102F" w:rsidRPr="0035605C">
        <w:rPr>
          <w:rFonts w:cstheme="minorHAnsi"/>
        </w:rPr>
        <w:t xml:space="preserve"> the apparent magnitude of </w:t>
      </w:r>
      <w:r w:rsidR="00CE102F" w:rsidRPr="00A7785E">
        <w:rPr>
          <w:rFonts w:cstheme="minorHAnsi"/>
          <w:i/>
        </w:rPr>
        <w:t>trans</w:t>
      </w:r>
      <w:r w:rsidR="00CE102F" w:rsidRPr="0035605C">
        <w:rPr>
          <w:rFonts w:cstheme="minorHAnsi"/>
        </w:rPr>
        <w:t>-acting loci.</w:t>
      </w:r>
    </w:p>
    <w:p w14:paraId="17EAD2C2" w14:textId="7DB0CB80" w:rsidR="00803BCB" w:rsidRPr="0035605C" w:rsidRDefault="00803BCB" w:rsidP="00803BCB">
      <w:pPr>
        <w:spacing w:line="480" w:lineRule="auto"/>
        <w:rPr>
          <w:rFonts w:cstheme="minorHAnsi"/>
          <w:b/>
        </w:rPr>
      </w:pPr>
      <w:r w:rsidRPr="0035605C">
        <w:rPr>
          <w:rFonts w:cstheme="minorHAnsi"/>
          <w:b/>
        </w:rPr>
        <w:t xml:space="preserve">Detection and annotation of </w:t>
      </w:r>
      <w:r w:rsidRPr="0035605C">
        <w:rPr>
          <w:rFonts w:cstheme="minorHAnsi"/>
          <w:b/>
          <w:i/>
        </w:rPr>
        <w:t>trans</w:t>
      </w:r>
      <w:r w:rsidRPr="0035605C">
        <w:rPr>
          <w:rFonts w:cstheme="minorHAnsi"/>
          <w:b/>
        </w:rPr>
        <w:t>-eQTL hotspots</w:t>
      </w:r>
    </w:p>
    <w:p w14:paraId="0D051B09" w14:textId="6EBB277C" w:rsidR="00803BCB" w:rsidRPr="0035605C" w:rsidRDefault="00803BCB" w:rsidP="003A4A64">
      <w:pPr>
        <w:spacing w:line="480" w:lineRule="auto"/>
        <w:ind w:firstLine="720"/>
        <w:rPr>
          <w:rFonts w:cstheme="minorHAnsi"/>
        </w:rPr>
      </w:pPr>
      <w:r w:rsidRPr="0035605C">
        <w:rPr>
          <w:rFonts w:cstheme="minorHAnsi"/>
        </w:rPr>
        <w:t xml:space="preserve">Our 11 significant </w:t>
      </w:r>
      <w:r w:rsidRPr="0035605C">
        <w:rPr>
          <w:rFonts w:cstheme="minorHAnsi"/>
          <w:i/>
        </w:rPr>
        <w:t>trans</w:t>
      </w:r>
      <w:r w:rsidRPr="0035605C">
        <w:rPr>
          <w:rFonts w:cstheme="minorHAnsi"/>
          <w:i/>
        </w:rPr>
        <w:softHyphen/>
        <w:t>-</w:t>
      </w:r>
      <w:r w:rsidRPr="0035605C">
        <w:rPr>
          <w:rFonts w:cstheme="minorHAnsi"/>
        </w:rPr>
        <w:t xml:space="preserve">eQTL hotspots for </w:t>
      </w:r>
      <w:r w:rsidRPr="0035605C">
        <w:rPr>
          <w:rFonts w:cstheme="minorHAnsi"/>
          <w:i/>
        </w:rPr>
        <w:t>B. cinerea</w:t>
      </w:r>
      <w:r w:rsidRPr="0035605C">
        <w:rPr>
          <w:rFonts w:cstheme="minorHAnsi"/>
        </w:rPr>
        <w:t xml:space="preserve"> range from 22 to 129 linked genes, with minimal overlap to expression modulation in </w:t>
      </w:r>
      <w:r w:rsidRPr="0035605C">
        <w:rPr>
          <w:rFonts w:cstheme="minorHAnsi"/>
          <w:i/>
        </w:rPr>
        <w:t xml:space="preserve">A. thaliana </w:t>
      </w:r>
      <w:r w:rsidRPr="0035605C">
        <w:rPr>
          <w:rFonts w:cstheme="minorHAnsi"/>
        </w:rPr>
        <w:t xml:space="preserve">(a maximum of 56 genes). These hotspots are dispersed across the genome, at least 0.1 Mb apart and across 9 chromosomes (Figure N7). The 11 significant cross-species </w:t>
      </w:r>
      <w:r w:rsidRPr="0035605C">
        <w:rPr>
          <w:rFonts w:cstheme="minorHAnsi"/>
          <w:i/>
        </w:rPr>
        <w:t>trans</w:t>
      </w:r>
      <w:r w:rsidRPr="0035605C">
        <w:rPr>
          <w:rFonts w:cstheme="minorHAnsi"/>
        </w:rPr>
        <w:t xml:space="preserve">-eQTL hotspots for </w:t>
      </w:r>
      <w:r w:rsidRPr="0035605C">
        <w:rPr>
          <w:rFonts w:cstheme="minorHAnsi"/>
          <w:i/>
        </w:rPr>
        <w:t xml:space="preserve">A. thaliana </w:t>
      </w:r>
      <w:r w:rsidRPr="0035605C">
        <w:rPr>
          <w:rFonts w:cstheme="minorHAnsi"/>
        </w:rPr>
        <w:t xml:space="preserve">are also dispersed across the genome of </w:t>
      </w:r>
      <w:r w:rsidRPr="0035605C">
        <w:rPr>
          <w:rFonts w:cstheme="minorHAnsi"/>
          <w:i/>
        </w:rPr>
        <w:t>B. cinerea</w:t>
      </w:r>
      <w:r w:rsidRPr="0035605C">
        <w:rPr>
          <w:rFonts w:cstheme="minorHAnsi"/>
        </w:rPr>
        <w:t xml:space="preserve">, covering 8 chromosomes with at least 0.1 Mb between hotspots (Figure N7). These range from 114 to 634 linked </w:t>
      </w:r>
      <w:r w:rsidRPr="0035605C">
        <w:rPr>
          <w:rFonts w:cstheme="minorHAnsi"/>
          <w:i/>
        </w:rPr>
        <w:t xml:space="preserve">A. thaliana </w:t>
      </w:r>
      <w:r w:rsidRPr="0035605C">
        <w:rPr>
          <w:rFonts w:cstheme="minorHAnsi"/>
        </w:rPr>
        <w:t xml:space="preserve">transcripts, with very low overlap with </w:t>
      </w:r>
      <w:r w:rsidRPr="0035605C">
        <w:rPr>
          <w:rFonts w:cstheme="minorHAnsi"/>
          <w:i/>
        </w:rPr>
        <w:t>B. cinerea</w:t>
      </w:r>
      <w:r w:rsidRPr="0035605C">
        <w:rPr>
          <w:rFonts w:cstheme="minorHAnsi"/>
        </w:rPr>
        <w:t xml:space="preserve"> transcripts (a maximum of 3 genes). </w:t>
      </w:r>
    </w:p>
    <w:p w14:paraId="3213C197" w14:textId="5F5A4681" w:rsidR="00202F91" w:rsidRPr="0035605C" w:rsidRDefault="00484B9E" w:rsidP="00DB1DF4">
      <w:pPr>
        <w:spacing w:line="480" w:lineRule="auto"/>
        <w:ind w:firstLine="720"/>
        <w:rPr>
          <w:rFonts w:cstheme="minorHAnsi"/>
        </w:rPr>
      </w:pPr>
      <w:r w:rsidRPr="0035605C">
        <w:rPr>
          <w:rFonts w:cstheme="minorHAnsi"/>
        </w:rPr>
        <w:t>The other typical predominant pattern in eQTL studies is the presence of hotspots</w:t>
      </w:r>
      <w:r w:rsidR="008846D7" w:rsidRPr="0035605C">
        <w:rPr>
          <w:rFonts w:cstheme="minorHAnsi"/>
        </w:rPr>
        <w:t>,</w:t>
      </w:r>
      <w:r w:rsidRPr="0035605C">
        <w:rPr>
          <w:rFonts w:cstheme="minorHAnsi"/>
        </w:rPr>
        <w:t xml:space="preserve"> whereby </w:t>
      </w:r>
      <w:r w:rsidR="008846D7" w:rsidRPr="0035605C">
        <w:rPr>
          <w:rFonts w:cstheme="minorHAnsi"/>
        </w:rPr>
        <w:t>variation in numerous</w:t>
      </w:r>
      <w:r w:rsidRPr="0035605C">
        <w:rPr>
          <w:rFonts w:cstheme="minorHAnsi"/>
        </w:rPr>
        <w:t xml:space="preserve"> transcripts links to specific loci. 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008846D7" w:rsidRPr="0035605C">
        <w:rPr>
          <w:rFonts w:cstheme="minorHAnsi"/>
        </w:rPr>
        <w:t>-</w:t>
      </w:r>
      <w:r w:rsidRPr="0035605C">
        <w:rPr>
          <w:rFonts w:cstheme="minorHAnsi"/>
        </w:rPr>
        <w:t>eQTL hotspot.</w:t>
      </w:r>
      <w:r w:rsidR="004720D9" w:rsidRPr="0035605C">
        <w:rPr>
          <w:rFonts w:cstheme="minorHAnsi"/>
        </w:rPr>
        <w:t xml:space="preserve"> In this dataset, we can extend this analysis to look for</w:t>
      </w:r>
      <w:r w:rsidR="004720D9" w:rsidRPr="0035605C">
        <w:rPr>
          <w:rFonts w:cstheme="minorHAnsi"/>
          <w:i/>
        </w:rPr>
        <w:t xml:space="preserve"> trans</w:t>
      </w:r>
      <w:r w:rsidR="008846D7" w:rsidRPr="0035605C">
        <w:rPr>
          <w:rFonts w:cstheme="minorHAnsi"/>
        </w:rPr>
        <w:t>-</w:t>
      </w:r>
      <w:r w:rsidR="004720D9" w:rsidRPr="0035605C">
        <w:rPr>
          <w:rFonts w:cstheme="minorHAnsi"/>
        </w:rPr>
        <w:t xml:space="preserve">eQTL hotspots that extend beyond </w:t>
      </w:r>
      <w:r w:rsidR="004720D9" w:rsidRPr="0035605C">
        <w:rPr>
          <w:rFonts w:cstheme="minorHAnsi"/>
          <w:i/>
        </w:rPr>
        <w:t>B. cinerea</w:t>
      </w:r>
      <w:r w:rsidR="004720D9" w:rsidRPr="0035605C">
        <w:rPr>
          <w:rFonts w:cstheme="minorHAnsi"/>
        </w:rPr>
        <w:t xml:space="preserve"> and influence the expression of genes in the host, </w:t>
      </w:r>
      <w:r w:rsidR="004720D9" w:rsidRPr="0035605C">
        <w:rPr>
          <w:rFonts w:cstheme="minorHAnsi"/>
          <w:i/>
        </w:rPr>
        <w:t>A</w:t>
      </w:r>
      <w:r w:rsidR="008846D7" w:rsidRPr="0035605C">
        <w:rPr>
          <w:rFonts w:cstheme="minorHAnsi"/>
          <w:i/>
        </w:rPr>
        <w:t>. thaliana</w:t>
      </w:r>
      <w:r w:rsidR="004720D9" w:rsidRPr="0035605C">
        <w:rPr>
          <w:rFonts w:cstheme="minorHAnsi"/>
        </w:rPr>
        <w:t xml:space="preserve">. </w:t>
      </w:r>
      <w:r w:rsidRPr="0035605C">
        <w:rPr>
          <w:rFonts w:cstheme="minorHAnsi"/>
        </w:rPr>
        <w:t xml:space="preserve"> </w:t>
      </w:r>
      <w:r w:rsidR="00DB1DF4" w:rsidRPr="0035605C">
        <w:rPr>
          <w:rFonts w:cstheme="minorHAnsi"/>
        </w:rPr>
        <w:t>To</w:t>
      </w:r>
      <w:r w:rsidR="004720D9" w:rsidRPr="0035605C">
        <w:rPr>
          <w:rFonts w:cstheme="minorHAnsi"/>
        </w:rPr>
        <w:t xml:space="preserve"> conduct a conservative search and to simplify the analysis, we focused on solely the single most-significant SNP (i.e. strongest </w:t>
      </w:r>
      <w:r w:rsidR="004720D9" w:rsidRPr="0035605C">
        <w:rPr>
          <w:rFonts w:cstheme="minorHAnsi"/>
        </w:rPr>
        <w:lastRenderedPageBreak/>
        <w:t>evidence)</w:t>
      </w:r>
      <w:r w:rsidR="00DB1DF4" w:rsidRPr="0035605C">
        <w:rPr>
          <w:rFonts w:cstheme="minorHAnsi"/>
        </w:rPr>
        <w:t xml:space="preserve"> </w:t>
      </w:r>
      <w:r w:rsidR="004720D9" w:rsidRPr="0035605C">
        <w:rPr>
          <w:rFonts w:cstheme="minorHAnsi"/>
        </w:rPr>
        <w:t xml:space="preserve">that is linked to a given transcript. Taking these top SNPs for all </w:t>
      </w:r>
      <w:r w:rsidR="004720D9" w:rsidRPr="0035605C">
        <w:rPr>
          <w:rFonts w:cstheme="minorHAnsi"/>
          <w:i/>
        </w:rPr>
        <w:t>the B. cinerea</w:t>
      </w:r>
      <w:r w:rsidR="004720D9" w:rsidRPr="0035605C">
        <w:rPr>
          <w:rFonts w:cstheme="minorHAnsi"/>
        </w:rPr>
        <w:t xml:space="preserve"> and </w:t>
      </w:r>
      <w:r w:rsidR="004720D9" w:rsidRPr="0035605C">
        <w:rPr>
          <w:rFonts w:cstheme="minorHAnsi"/>
          <w:i/>
        </w:rPr>
        <w:t>A. thaliana</w:t>
      </w:r>
      <w:r w:rsidR="004720D9" w:rsidRPr="0035605C">
        <w:rPr>
          <w:rFonts w:cstheme="minorHAnsi"/>
        </w:rPr>
        <w:t xml:space="preserve"> transcripts, we queried for hotspots per transcriptome (Figure N6)</w:t>
      </w:r>
      <w:r w:rsidR="00DB1DF4" w:rsidRPr="0035605C">
        <w:rPr>
          <w:rFonts w:cstheme="minorHAnsi"/>
        </w:rPr>
        <w:t xml:space="preserve">. </w:t>
      </w:r>
      <w:r w:rsidR="004720D9" w:rsidRPr="0035605C">
        <w:rPr>
          <w:rFonts w:cstheme="minorHAnsi"/>
        </w:rPr>
        <w:t>By permuting the SNP positions, we identified maximum</w:t>
      </w:r>
      <w:r w:rsidR="00DB1DF4" w:rsidRPr="0035605C">
        <w:rPr>
          <w:rFonts w:cstheme="minorHAnsi"/>
        </w:rPr>
        <w:t xml:space="preserve"> permuted hotspot size</w:t>
      </w:r>
      <w:r w:rsidR="004720D9" w:rsidRPr="0035605C">
        <w:rPr>
          <w:rFonts w:cstheme="minorHAnsi"/>
        </w:rPr>
        <w:t>s</w:t>
      </w:r>
      <w:r w:rsidR="00DB1DF4" w:rsidRPr="0035605C">
        <w:rPr>
          <w:rFonts w:cstheme="minorHAnsi"/>
        </w:rPr>
        <w:t xml:space="preserve"> for </w:t>
      </w:r>
      <w:r w:rsidR="00DB1DF4" w:rsidRPr="0035605C">
        <w:rPr>
          <w:rFonts w:cstheme="minorHAnsi"/>
          <w:i/>
        </w:rPr>
        <w:t>B. cinerea</w:t>
      </w:r>
      <w:r w:rsidR="00DB1DF4" w:rsidRPr="0035605C">
        <w:rPr>
          <w:rFonts w:cstheme="minorHAnsi"/>
        </w:rPr>
        <w:t xml:space="preserve"> </w:t>
      </w:r>
      <w:r w:rsidR="004720D9" w:rsidRPr="0035605C">
        <w:rPr>
          <w:rFonts w:cstheme="minorHAnsi"/>
        </w:rPr>
        <w:t xml:space="preserve">as </w:t>
      </w:r>
      <w:r w:rsidR="00D90417">
        <w:rPr>
          <w:rFonts w:cstheme="minorHAnsi"/>
        </w:rPr>
        <w:t>11 genes</w:t>
      </w:r>
      <w:r w:rsidR="00DB1DF4" w:rsidRPr="0035605C">
        <w:rPr>
          <w:rFonts w:cstheme="minorHAnsi"/>
        </w:rPr>
        <w:t xml:space="preserve">, and </w:t>
      </w:r>
      <w:r w:rsidR="00D90417">
        <w:rPr>
          <w:rFonts w:cstheme="minorHAnsi"/>
        </w:rPr>
        <w:t>80 genes</w:t>
      </w:r>
      <w:r w:rsidR="00DB1DF4" w:rsidRPr="0035605C">
        <w:rPr>
          <w:rFonts w:cstheme="minorHAnsi"/>
        </w:rPr>
        <w:t xml:space="preserve"> for </w:t>
      </w:r>
      <w:r w:rsidR="00DB1DF4" w:rsidRPr="0035605C">
        <w:rPr>
          <w:rFonts w:cstheme="minorHAnsi"/>
          <w:i/>
        </w:rPr>
        <w:t>A. thaliana</w:t>
      </w:r>
      <w:r w:rsidR="00DB1DF4" w:rsidRPr="0035605C">
        <w:rPr>
          <w:rFonts w:cstheme="minorHAnsi"/>
        </w:rPr>
        <w:t xml:space="preserve">. </w:t>
      </w:r>
      <w:r w:rsidR="004720D9" w:rsidRPr="0035605C">
        <w:rPr>
          <w:rFonts w:cstheme="minorHAnsi"/>
        </w:rPr>
        <w:t xml:space="preserve">For further analysis of hotspots, we utilized a conservative threshold of </w:t>
      </w:r>
      <w:r w:rsidR="00BE57D1" w:rsidRPr="0035605C">
        <w:rPr>
          <w:rFonts w:cstheme="minorHAnsi"/>
        </w:rPr>
        <w:t>20 linked transcripts</w:t>
      </w:r>
      <w:r w:rsidR="00DB1DF4" w:rsidRPr="0035605C">
        <w:rPr>
          <w:rFonts w:cstheme="minorHAnsi"/>
        </w:rPr>
        <w:t xml:space="preserve"> for </w:t>
      </w:r>
      <w:r w:rsidR="00DB1DF4" w:rsidRPr="0035605C">
        <w:rPr>
          <w:rFonts w:cstheme="minorHAnsi"/>
          <w:i/>
        </w:rPr>
        <w:t xml:space="preserve">B. cinerea </w:t>
      </w:r>
      <w:r w:rsidR="00DB1DF4" w:rsidRPr="0035605C">
        <w:rPr>
          <w:rFonts w:cstheme="minorHAnsi"/>
        </w:rPr>
        <w:t xml:space="preserve">and </w:t>
      </w:r>
      <w:r w:rsidR="00BE57D1" w:rsidRPr="0035605C">
        <w:rPr>
          <w:rFonts w:cstheme="minorHAnsi"/>
        </w:rPr>
        <w:t>150 transcripts</w:t>
      </w:r>
      <w:r w:rsidR="00DB1DF4" w:rsidRPr="0035605C">
        <w:rPr>
          <w:rFonts w:cstheme="minorHAnsi"/>
        </w:rPr>
        <w:t xml:space="preserve"> for </w:t>
      </w:r>
      <w:r w:rsidR="00DB1DF4" w:rsidRPr="0035605C">
        <w:rPr>
          <w:rFonts w:cstheme="minorHAnsi"/>
          <w:i/>
        </w:rPr>
        <w:t>A. thaliana</w:t>
      </w:r>
      <w:r w:rsidR="00DB1DF4" w:rsidRPr="0035605C">
        <w:rPr>
          <w:rFonts w:cstheme="minorHAnsi"/>
        </w:rPr>
        <w:t xml:space="preserve">. </w:t>
      </w:r>
      <w:r w:rsidR="004720D9" w:rsidRPr="0035605C">
        <w:rPr>
          <w:rFonts w:cstheme="minorHAnsi"/>
        </w:rPr>
        <w:t xml:space="preserve">This analysis </w:t>
      </w:r>
      <w:r w:rsidR="00A47A6F" w:rsidRPr="0035605C">
        <w:rPr>
          <w:rFonts w:cstheme="minorHAnsi"/>
        </w:rPr>
        <w:t xml:space="preserve">identified </w:t>
      </w:r>
      <w:r w:rsidR="004720D9" w:rsidRPr="0035605C">
        <w:rPr>
          <w:rFonts w:cstheme="minorHAnsi"/>
        </w:rPr>
        <w:t>1</w:t>
      </w:r>
      <w:r w:rsidR="00202F91" w:rsidRPr="0035605C">
        <w:rPr>
          <w:rFonts w:cstheme="minorHAnsi"/>
        </w:rPr>
        <w:t>3</w:t>
      </w:r>
      <w:r w:rsidR="00A47A6F" w:rsidRPr="0035605C">
        <w:rPr>
          <w:rFonts w:cstheme="minorHAnsi"/>
        </w:rPr>
        <w:t xml:space="preserve"> </w:t>
      </w:r>
      <w:r w:rsidR="004720D9" w:rsidRPr="0035605C">
        <w:rPr>
          <w:rFonts w:cstheme="minorHAnsi"/>
        </w:rPr>
        <w:t>SNPs as potential</w:t>
      </w:r>
      <w:r w:rsidR="004720D9" w:rsidRPr="0035605C">
        <w:rPr>
          <w:rFonts w:cstheme="minorHAnsi"/>
          <w:i/>
        </w:rPr>
        <w:t xml:space="preserve"> trans</w:t>
      </w:r>
      <w:r w:rsidR="00A47A6F" w:rsidRPr="0035605C">
        <w:rPr>
          <w:rFonts w:cstheme="minorHAnsi"/>
        </w:rPr>
        <w:t>-</w:t>
      </w:r>
      <w:r w:rsidR="004720D9" w:rsidRPr="0035605C">
        <w:rPr>
          <w:rFonts w:cstheme="minorHAnsi"/>
        </w:rPr>
        <w:t xml:space="preserve">eQTL hotspots for the </w:t>
      </w:r>
      <w:r w:rsidR="004720D9" w:rsidRPr="0035605C">
        <w:rPr>
          <w:rFonts w:cstheme="minorHAnsi"/>
          <w:i/>
        </w:rPr>
        <w:t>B. cinerea</w:t>
      </w:r>
      <w:r w:rsidR="004720D9" w:rsidRPr="0035605C">
        <w:rPr>
          <w:rFonts w:cstheme="minorHAnsi"/>
        </w:rPr>
        <w:t xml:space="preserve"> transcriptome and 1</w:t>
      </w:r>
      <w:r w:rsidR="00202F91" w:rsidRPr="0035605C">
        <w:rPr>
          <w:rFonts w:cstheme="minorHAnsi"/>
        </w:rPr>
        <w:t>2</w:t>
      </w:r>
      <w:r w:rsidR="004720D9" w:rsidRPr="0035605C">
        <w:rPr>
          <w:rFonts w:cstheme="minorHAnsi"/>
        </w:rPr>
        <w:t xml:space="preserve"> SNPs as potential cross-species</w:t>
      </w:r>
      <w:r w:rsidR="004720D9" w:rsidRPr="0035605C">
        <w:rPr>
          <w:rFonts w:cstheme="minorHAnsi"/>
          <w:i/>
        </w:rPr>
        <w:t xml:space="preserve"> trans</w:t>
      </w:r>
      <w:r w:rsidR="00A47A6F" w:rsidRPr="0035605C">
        <w:rPr>
          <w:rFonts w:cstheme="minorHAnsi"/>
        </w:rPr>
        <w:t>-</w:t>
      </w:r>
      <w:r w:rsidR="004720D9" w:rsidRPr="0035605C">
        <w:rPr>
          <w:rFonts w:cstheme="minorHAnsi"/>
        </w:rPr>
        <w:t xml:space="preserve">eQTL </w:t>
      </w:r>
      <w:proofErr w:type="spellStart"/>
      <w:r w:rsidR="004720D9" w:rsidRPr="0035605C">
        <w:rPr>
          <w:rFonts w:cstheme="minorHAnsi"/>
        </w:rPr>
        <w:t>hot</w:t>
      </w:r>
      <w:r w:rsidR="00A47A6F" w:rsidRPr="0035605C">
        <w:rPr>
          <w:rFonts w:cstheme="minorHAnsi"/>
        </w:rPr>
        <w:t>SNPs</w:t>
      </w:r>
      <w:proofErr w:type="spellEnd"/>
      <w:r w:rsidR="004720D9" w:rsidRPr="0035605C">
        <w:rPr>
          <w:rFonts w:cstheme="minorHAnsi"/>
        </w:rPr>
        <w:t xml:space="preserve"> influencing </w:t>
      </w:r>
      <w:r w:rsidR="004720D9" w:rsidRPr="0035605C">
        <w:rPr>
          <w:rFonts w:cstheme="minorHAnsi"/>
          <w:i/>
        </w:rPr>
        <w:t>the A. thaliana</w:t>
      </w:r>
      <w:r w:rsidR="004720D9" w:rsidRPr="0035605C">
        <w:rPr>
          <w:rFonts w:cstheme="minorHAnsi"/>
        </w:rPr>
        <w:t xml:space="preserve"> transcriptome (Figure N6, Figure N7).  The </w:t>
      </w:r>
      <w:r w:rsidR="004720D9" w:rsidRPr="0035605C">
        <w:rPr>
          <w:rFonts w:cstheme="minorHAnsi"/>
          <w:i/>
        </w:rPr>
        <w:t>trans</w:t>
      </w:r>
      <w:r w:rsidR="004720D9" w:rsidRPr="0035605C">
        <w:rPr>
          <w:rFonts w:cstheme="minorHAnsi"/>
        </w:rPr>
        <w:t>-eQTL</w:t>
      </w:r>
      <w:r w:rsidR="00DB1DF4" w:rsidRPr="0035605C">
        <w:rPr>
          <w:rFonts w:cstheme="minorHAnsi"/>
        </w:rPr>
        <w:t xml:space="preserve"> </w:t>
      </w:r>
      <w:proofErr w:type="spellStart"/>
      <w:r w:rsidR="00A47A6F" w:rsidRPr="0035605C">
        <w:rPr>
          <w:rFonts w:cstheme="minorHAnsi"/>
        </w:rPr>
        <w:t>hot</w:t>
      </w:r>
      <w:r w:rsidR="00EE4907" w:rsidRPr="0035605C">
        <w:rPr>
          <w:rFonts w:cstheme="minorHAnsi"/>
        </w:rPr>
        <w:t>SNPs</w:t>
      </w:r>
      <w:proofErr w:type="spellEnd"/>
      <w:r w:rsidR="00DB1DF4" w:rsidRPr="0035605C">
        <w:rPr>
          <w:rFonts w:cstheme="minorHAnsi"/>
        </w:rPr>
        <w:t xml:space="preserve"> are spread throughout the genome, present on </w:t>
      </w:r>
      <w:r w:rsidR="00202F91" w:rsidRPr="0035605C">
        <w:rPr>
          <w:rFonts w:cstheme="minorHAnsi"/>
        </w:rPr>
        <w:t xml:space="preserve">all </w:t>
      </w:r>
      <w:r w:rsidR="00DB1DF4" w:rsidRPr="0035605C">
        <w:rPr>
          <w:rFonts w:cstheme="minorHAnsi"/>
        </w:rPr>
        <w:t xml:space="preserve">chromosomes </w:t>
      </w:r>
      <w:r w:rsidR="00202F91" w:rsidRPr="0035605C">
        <w:rPr>
          <w:rFonts w:cstheme="minorHAnsi"/>
        </w:rPr>
        <w:t xml:space="preserve">except 7, 11, 14, 15 </w:t>
      </w:r>
      <w:r w:rsidR="00DB1DF4" w:rsidRPr="0035605C">
        <w:rPr>
          <w:rFonts w:cstheme="minorHAnsi"/>
        </w:rPr>
        <w:t xml:space="preserve">(Figure </w:t>
      </w:r>
      <w:r w:rsidR="00A156F7" w:rsidRPr="0035605C">
        <w:rPr>
          <w:rFonts w:cstheme="minorHAnsi"/>
        </w:rPr>
        <w:t>N6</w:t>
      </w:r>
      <w:r w:rsidR="00EE4907" w:rsidRPr="0035605C">
        <w:rPr>
          <w:rFonts w:cstheme="minorHAnsi"/>
        </w:rPr>
        <w:t>, Table N1</w:t>
      </w:r>
      <w:r w:rsidR="00DB1DF4" w:rsidRPr="0035605C">
        <w:rPr>
          <w:rFonts w:cstheme="minorHAnsi"/>
        </w:rPr>
        <w:t xml:space="preserve">). </w:t>
      </w:r>
    </w:p>
    <w:p w14:paraId="7AC3298D" w14:textId="736D2DC4" w:rsidR="00DB1DF4" w:rsidRPr="0035605C" w:rsidRDefault="004720D9" w:rsidP="00F85ACF">
      <w:pPr>
        <w:spacing w:line="480" w:lineRule="auto"/>
        <w:ind w:firstLine="720"/>
        <w:rPr>
          <w:rFonts w:cstheme="minorHAnsi"/>
        </w:rPr>
      </w:pPr>
      <w:r w:rsidRPr="0035605C">
        <w:rPr>
          <w:rFonts w:cstheme="minorHAnsi"/>
        </w:rPr>
        <w:t xml:space="preserve">One possibility is that a </w:t>
      </w:r>
      <w:r w:rsidRPr="0035605C">
        <w:rPr>
          <w:rFonts w:cstheme="minorHAnsi"/>
          <w:i/>
        </w:rPr>
        <w:t>trans</w:t>
      </w:r>
      <w:r w:rsidR="00CD337D" w:rsidRPr="0035605C">
        <w:rPr>
          <w:rFonts w:cstheme="minorHAnsi"/>
        </w:rPr>
        <w:t>-</w:t>
      </w:r>
      <w:r w:rsidRPr="0035605C">
        <w:rPr>
          <w:rFonts w:cstheme="minorHAnsi"/>
        </w:rPr>
        <w:t xml:space="preserve">eQTL </w:t>
      </w:r>
      <w:proofErr w:type="spellStart"/>
      <w:r w:rsidRPr="0035605C">
        <w:rPr>
          <w:rFonts w:cstheme="minorHAnsi"/>
        </w:rPr>
        <w:t>hotSNP</w:t>
      </w:r>
      <w:proofErr w:type="spellEnd"/>
      <w:r w:rsidRPr="0035605C">
        <w:rPr>
          <w:rFonts w:cstheme="minorHAnsi"/>
        </w:rPr>
        <w:t xml:space="preserve"> for </w:t>
      </w:r>
      <w:r w:rsidRPr="0035605C">
        <w:rPr>
          <w:rFonts w:cstheme="minorHAnsi"/>
          <w:i/>
        </w:rPr>
        <w:t>B. cinerea</w:t>
      </w:r>
      <w:r w:rsidRPr="0035605C">
        <w:rPr>
          <w:rFonts w:cstheme="minorHAnsi"/>
        </w:rPr>
        <w:t xml:space="preserve"> transcripts may control virulence pathways and thus cause an associated </w:t>
      </w:r>
      <w:r w:rsidRPr="0035605C">
        <w:rPr>
          <w:rFonts w:cstheme="minorHAnsi"/>
          <w:i/>
        </w:rPr>
        <w:t>trans</w:t>
      </w:r>
      <w:r w:rsidR="00CD337D" w:rsidRPr="0035605C">
        <w:rPr>
          <w:rFonts w:cstheme="minorHAnsi"/>
        </w:rPr>
        <w:t>-</w:t>
      </w:r>
      <w:r w:rsidRPr="0035605C">
        <w:rPr>
          <w:rFonts w:cstheme="minorHAnsi"/>
        </w:rPr>
        <w:t xml:space="preserve">eQTL </w:t>
      </w:r>
      <w:proofErr w:type="spellStart"/>
      <w:r w:rsidRPr="0035605C">
        <w:rPr>
          <w:rFonts w:cstheme="minorHAnsi"/>
        </w:rPr>
        <w:t>hotSNP</w:t>
      </w:r>
      <w:proofErr w:type="spellEnd"/>
      <w:r w:rsidRPr="0035605C">
        <w:rPr>
          <w:rFonts w:cstheme="minorHAnsi"/>
        </w:rPr>
        <w:t xml:space="preserve"> in the </w:t>
      </w:r>
      <w:r w:rsidRPr="0035605C">
        <w:rPr>
          <w:rFonts w:cstheme="minorHAnsi"/>
          <w:i/>
        </w:rPr>
        <w:t>A. thaliana</w:t>
      </w:r>
      <w:r w:rsidRPr="0035605C">
        <w:rPr>
          <w:rFonts w:cstheme="minorHAnsi"/>
        </w:rPr>
        <w:t xml:space="preserve"> response. </w:t>
      </w:r>
      <w:r w:rsidR="00202F91" w:rsidRPr="0035605C">
        <w:rPr>
          <w:rFonts w:cstheme="minorHAnsi"/>
        </w:rPr>
        <w:t xml:space="preserve">However, we found no significant overlap in eQTL hotspots across the two genomes; </w:t>
      </w:r>
      <w:proofErr w:type="spellStart"/>
      <w:r w:rsidR="00202F91" w:rsidRPr="0035605C">
        <w:rPr>
          <w:rFonts w:cstheme="minorHAnsi"/>
        </w:rPr>
        <w:t>hotSNPs</w:t>
      </w:r>
      <w:proofErr w:type="spellEnd"/>
      <w:r w:rsidR="00202F91" w:rsidRPr="0035605C">
        <w:rPr>
          <w:rFonts w:cstheme="minorHAnsi"/>
        </w:rPr>
        <w:t xml:space="preserve">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xml:space="preserve">, and </w:t>
      </w:r>
      <w:proofErr w:type="spellStart"/>
      <w:r w:rsidR="00202F91" w:rsidRPr="0035605C">
        <w:rPr>
          <w:rFonts w:cstheme="minorHAnsi"/>
        </w:rPr>
        <w:t>hotSNPs</w:t>
      </w:r>
      <w:proofErr w:type="spellEnd"/>
      <w:r w:rsidR="00202F91" w:rsidRPr="0035605C">
        <w:rPr>
          <w:rFonts w:cstheme="minorHAnsi"/>
        </w:rPr>
        <w:t xml:space="preserve">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sidR="00BE57D1" w:rsidRPr="0035605C">
        <w:rPr>
          <w:rFonts w:cstheme="minorHAnsi"/>
        </w:rPr>
        <w:t xml:space="preserve">To </w:t>
      </w:r>
      <w:r w:rsidR="00E659F4" w:rsidRPr="0035605C">
        <w:rPr>
          <w:rFonts w:cstheme="minorHAnsi"/>
        </w:rPr>
        <w:t>test the dependency o</w:t>
      </w:r>
      <w:r w:rsidRPr="0035605C">
        <w:rPr>
          <w:rFonts w:cstheme="minorHAnsi"/>
        </w:rPr>
        <w:t>f</w:t>
      </w:r>
      <w:r w:rsidR="00E659F4" w:rsidRPr="0035605C">
        <w:rPr>
          <w:rFonts w:cstheme="minorHAnsi"/>
        </w:rPr>
        <w:t xml:space="preserve"> </w:t>
      </w:r>
      <w:r w:rsidRPr="0035605C">
        <w:rPr>
          <w:rFonts w:cstheme="minorHAnsi"/>
        </w:rPr>
        <w:t>th</w:t>
      </w:r>
      <w:r w:rsidR="00E659F4" w:rsidRPr="0035605C">
        <w:rPr>
          <w:rFonts w:cstheme="minorHAnsi"/>
        </w:rPr>
        <w:t>ese results on</w:t>
      </w:r>
      <w:r w:rsidR="00E51637" w:rsidRPr="0035605C">
        <w:rPr>
          <w:rFonts w:cstheme="minorHAnsi"/>
        </w:rPr>
        <w:t xml:space="preserve"> using</w:t>
      </w:r>
      <w:r w:rsidR="00E659F4" w:rsidRPr="0035605C">
        <w:rPr>
          <w:rFonts w:cstheme="minorHAnsi"/>
        </w:rPr>
        <w:t xml:space="preserve"> solely the top SNP,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 xml:space="preserve">-eQTL </w:t>
      </w:r>
      <w:proofErr w:type="spellStart"/>
      <w:r w:rsidR="00E659F4" w:rsidRPr="0035605C">
        <w:rPr>
          <w:rFonts w:cstheme="minorHAnsi"/>
        </w:rPr>
        <w:t>hotSNPs</w:t>
      </w:r>
      <w:proofErr w:type="spellEnd"/>
      <w:r w:rsidR="00E659F4" w:rsidRPr="0035605C">
        <w:rPr>
          <w:rFonts w:cstheme="minorHAnsi"/>
        </w:rPr>
        <w:t xml:space="preserve">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Table SX1; Figure SX3).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 xml:space="preserve">s-eQTL </w:t>
      </w:r>
      <w:proofErr w:type="spellStart"/>
      <w:r w:rsidR="00E659F4" w:rsidRPr="0035605C">
        <w:rPr>
          <w:rFonts w:cstheme="minorHAnsi"/>
        </w:rPr>
        <w:t>hotSNPs</w:t>
      </w:r>
      <w:proofErr w:type="spellEnd"/>
      <w:r w:rsidR="00E659F4" w:rsidRPr="0035605C">
        <w:rPr>
          <w:rFonts w:cstheme="minorHAnsi"/>
        </w:rPr>
        <w:t xml:space="preserve"> but can involve more limited changes in the pathogen that are magnified in the host</w:t>
      </w:r>
      <w:r w:rsidR="00213801" w:rsidRPr="0035605C">
        <w:rPr>
          <w:rFonts w:cstheme="minorHAnsi"/>
        </w:rPr>
        <w:t>’</w:t>
      </w:r>
      <w:r w:rsidR="00E659F4" w:rsidRPr="0035605C">
        <w:rPr>
          <w:rFonts w:cstheme="minorHAnsi"/>
        </w:rPr>
        <w:t>s response.</w:t>
      </w:r>
    </w:p>
    <w:p w14:paraId="02CB3647" w14:textId="77EF16F0" w:rsidR="007E7466" w:rsidRPr="0035605C" w:rsidRDefault="007E7466" w:rsidP="00782740">
      <w:pPr>
        <w:spacing w:line="480" w:lineRule="auto"/>
        <w:rPr>
          <w:rFonts w:cstheme="minorHAnsi"/>
          <w:b/>
        </w:rPr>
      </w:pPr>
      <w:r w:rsidRPr="0035605C">
        <w:rPr>
          <w:rFonts w:cstheme="minorHAnsi"/>
          <w:b/>
        </w:rPr>
        <w:t xml:space="preserve">Annotation of </w:t>
      </w:r>
      <w:proofErr w:type="spellStart"/>
      <w:r w:rsidR="00F85ACF" w:rsidRPr="0035605C">
        <w:rPr>
          <w:rFonts w:cstheme="minorHAnsi"/>
          <w:b/>
        </w:rPr>
        <w:t>hotSNPs</w:t>
      </w:r>
      <w:proofErr w:type="spellEnd"/>
      <w:r w:rsidR="00F85ACF" w:rsidRPr="0035605C">
        <w:rPr>
          <w:rFonts w:cstheme="minorHAnsi"/>
          <w:b/>
        </w:rPr>
        <w:t xml:space="preserve"> and </w:t>
      </w:r>
      <w:r w:rsidRPr="0035605C">
        <w:rPr>
          <w:rFonts w:cstheme="minorHAnsi"/>
          <w:b/>
        </w:rPr>
        <w:t>eQTL hotspot</w:t>
      </w:r>
      <w:r w:rsidR="00F85ACF" w:rsidRPr="0035605C">
        <w:rPr>
          <w:rFonts w:cstheme="minorHAnsi"/>
          <w:b/>
        </w:rPr>
        <w:t xml:space="preserve"> targets</w:t>
      </w:r>
    </w:p>
    <w:p w14:paraId="3C4A0BE2" w14:textId="19280967" w:rsidR="000B6CED" w:rsidRDefault="00202F91" w:rsidP="00977D5C">
      <w:pPr>
        <w:spacing w:line="480" w:lineRule="auto"/>
        <w:ind w:firstLine="720"/>
        <w:rPr>
          <w:rFonts w:cstheme="minorHAnsi"/>
        </w:rPr>
      </w:pPr>
      <w:r w:rsidRPr="0035605C">
        <w:rPr>
          <w:rFonts w:cstheme="minorHAnsi"/>
        </w:rPr>
        <w:t xml:space="preserve">We annotated these </w:t>
      </w:r>
      <w:proofErr w:type="spellStart"/>
      <w:r w:rsidRPr="0035605C">
        <w:rPr>
          <w:rFonts w:cstheme="minorHAnsi"/>
        </w:rPr>
        <w:t>hotSNPs</w:t>
      </w:r>
      <w:proofErr w:type="spellEnd"/>
      <w:r w:rsidRPr="0035605C">
        <w:rPr>
          <w:rFonts w:cstheme="minorHAnsi"/>
        </w:rPr>
        <w:t xml:space="preserve"> with </w:t>
      </w:r>
      <w:r w:rsidR="00F85ACF" w:rsidRPr="0035605C">
        <w:rPr>
          <w:rFonts w:cstheme="minorHAnsi"/>
        </w:rPr>
        <w:t xml:space="preserve">gene </w:t>
      </w:r>
      <w:r w:rsidR="00977D5C" w:rsidRPr="0035605C">
        <w:rPr>
          <w:rFonts w:cstheme="minorHAnsi"/>
        </w:rPr>
        <w:t xml:space="preserve">and functional information, to understand possible mechanisms of expression modulation in the host and pathogen transcriptomes. </w:t>
      </w:r>
      <w:r w:rsidR="000B6CED">
        <w:rPr>
          <w:rFonts w:cstheme="minorHAnsi"/>
        </w:rPr>
        <w:t xml:space="preserve">While we find annotation information suggestive of metabolic interactions between host and pathogen, and known virulence mechanisms, </w:t>
      </w:r>
      <w:r w:rsidR="00451C80">
        <w:rPr>
          <w:rFonts w:cstheme="minorHAnsi"/>
        </w:rPr>
        <w:t xml:space="preserve">32% </w:t>
      </w:r>
      <w:r w:rsidR="000B6CED">
        <w:rPr>
          <w:rFonts w:cstheme="minorHAnsi"/>
        </w:rPr>
        <w:t xml:space="preserve">of our </w:t>
      </w:r>
      <w:proofErr w:type="spellStart"/>
      <w:r w:rsidR="000B6CED">
        <w:rPr>
          <w:rFonts w:cstheme="minorHAnsi"/>
        </w:rPr>
        <w:t>hotSNP</w:t>
      </w:r>
      <w:proofErr w:type="spellEnd"/>
      <w:r w:rsidR="000B6CED">
        <w:rPr>
          <w:rFonts w:cstheme="minorHAnsi"/>
        </w:rPr>
        <w:t xml:space="preserve"> genes and </w:t>
      </w:r>
      <w:r w:rsidR="00451C80">
        <w:rPr>
          <w:rFonts w:cstheme="minorHAnsi"/>
        </w:rPr>
        <w:t>21%</w:t>
      </w:r>
      <w:r w:rsidR="000B6CED">
        <w:rPr>
          <w:rFonts w:cstheme="minorHAnsi"/>
        </w:rPr>
        <w:t xml:space="preserve"> of the downstream targets </w:t>
      </w:r>
      <w:r w:rsidR="00D01C65">
        <w:rPr>
          <w:rFonts w:cstheme="minorHAnsi"/>
        </w:rPr>
        <w:t xml:space="preserve">do not yet have </w:t>
      </w:r>
      <w:r w:rsidR="00D01C65">
        <w:rPr>
          <w:rFonts w:cstheme="minorHAnsi"/>
        </w:rPr>
        <w:lastRenderedPageBreak/>
        <w:t>gene ontology (GO) information</w:t>
      </w:r>
      <w:r w:rsidR="002E504A">
        <w:rPr>
          <w:rFonts w:cstheme="minorHAnsi"/>
        </w:rPr>
        <w:t xml:space="preserve"> (Table N1, Table N2)</w:t>
      </w:r>
      <w:r w:rsidR="00D01C65">
        <w:rPr>
          <w:rFonts w:cstheme="minorHAnsi"/>
        </w:rPr>
        <w:t xml:space="preserve">. Thus, this study identifies </w:t>
      </w:r>
      <w:proofErr w:type="gramStart"/>
      <w:r w:rsidR="00D01C65">
        <w:rPr>
          <w:rFonts w:cstheme="minorHAnsi"/>
        </w:rPr>
        <w:t>a large number of</w:t>
      </w:r>
      <w:proofErr w:type="gramEnd"/>
      <w:r w:rsidR="00D01C65">
        <w:rPr>
          <w:rFonts w:cstheme="minorHAnsi"/>
        </w:rPr>
        <w:t xml:space="preserve"> loci potentially involved in novel virulence mechanisms of </w:t>
      </w:r>
      <w:r w:rsidR="00D01C65" w:rsidRPr="00451C80">
        <w:rPr>
          <w:rFonts w:cstheme="minorHAnsi"/>
          <w:i/>
        </w:rPr>
        <w:t>B. cinerea</w:t>
      </w:r>
      <w:r w:rsidR="00D01C65">
        <w:rPr>
          <w:rFonts w:cstheme="minorHAnsi"/>
        </w:rPr>
        <w:t xml:space="preserve">. </w:t>
      </w:r>
    </w:p>
    <w:p w14:paraId="2FFD6965" w14:textId="33DA767D" w:rsidR="00123E77" w:rsidRDefault="00123E77" w:rsidP="00123E77">
      <w:pPr>
        <w:spacing w:line="480" w:lineRule="auto"/>
        <w:ind w:firstLine="720"/>
        <w:rPr>
          <w:rFonts w:cstheme="minorHAnsi"/>
        </w:rPr>
      </w:pPr>
      <w:r w:rsidRPr="0035605C">
        <w:rPr>
          <w:rFonts w:cstheme="minorHAnsi"/>
        </w:rPr>
        <w:t>We further examined functional annotation</w:t>
      </w:r>
      <w:r>
        <w:rPr>
          <w:rFonts w:cstheme="minorHAnsi"/>
        </w:rPr>
        <w:t>s</w:t>
      </w:r>
      <w:r w:rsidRPr="0035605C">
        <w:rPr>
          <w:rFonts w:cstheme="minorHAnsi"/>
        </w:rPr>
        <w:t xml:space="preserve"> of the genes linked to our eQTL hotspots, to hypothesize mechanisms of regulation by these </w:t>
      </w:r>
      <w:proofErr w:type="spellStart"/>
      <w:r w:rsidRPr="0035605C">
        <w:rPr>
          <w:rFonts w:cstheme="minorHAnsi"/>
        </w:rPr>
        <w:t>hotSNPs</w:t>
      </w:r>
      <w:proofErr w:type="spellEnd"/>
      <w:r w:rsidRPr="0035605C">
        <w:rPr>
          <w:rFonts w:cstheme="minorHAnsi"/>
        </w:rPr>
        <w:t xml:space="preserve">. We annotated the genes targeted by these </w:t>
      </w:r>
      <w:proofErr w:type="spellStart"/>
      <w:r w:rsidRPr="0035605C">
        <w:rPr>
          <w:rFonts w:cstheme="minorHAnsi"/>
        </w:rPr>
        <w:t>hotSNPs</w:t>
      </w:r>
      <w:proofErr w:type="spellEnd"/>
      <w:r w:rsidRPr="0035605C">
        <w:rPr>
          <w:rFonts w:cstheme="minorHAnsi"/>
        </w:rPr>
        <w:t xml:space="preserve"> with functional information, including links to co-expression networks </w:t>
      </w:r>
      <w:r>
        <w:rPr>
          <w:rFonts w:cstheme="minorHAnsi"/>
        </w:rPr>
        <w:t xml:space="preserve">and lesion size variation </w:t>
      </w:r>
      <w:r w:rsidRPr="0035605C">
        <w:rPr>
          <w:rFonts w:cstheme="minorHAnsi"/>
        </w:rPr>
        <w:t xml:space="preserve">from previous </w:t>
      </w:r>
      <w:proofErr w:type="spellStart"/>
      <w:r w:rsidRPr="0035605C">
        <w:rPr>
          <w:rFonts w:cstheme="minorHAnsi"/>
        </w:rPr>
        <w:t>RNAseq</w:t>
      </w:r>
      <w:proofErr w:type="spellEnd"/>
      <w:r w:rsidRPr="0035605C">
        <w:rPr>
          <w:rFonts w:cstheme="minorHAnsi"/>
        </w:rPr>
        <w:t xml:space="preserve"> analysis of these transcripts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35605C">
        <w:rPr>
          <w:rFonts w:cstheme="minorHAnsi"/>
        </w:rPr>
        <w:fldChar w:fldCharType="separate"/>
      </w:r>
      <w:r w:rsidRPr="0035605C">
        <w:rPr>
          <w:rFonts w:cstheme="minorHAnsi"/>
          <w:noProof/>
        </w:rPr>
        <w:t>(Zhang, Corwin et al. 2017, Zhang, Corwin et al. 2018)</w:t>
      </w:r>
      <w:r w:rsidRPr="0035605C">
        <w:rPr>
          <w:rFonts w:cstheme="minorHAnsi"/>
        </w:rPr>
        <w:fldChar w:fldCharType="end"/>
      </w:r>
      <w:r w:rsidRPr="0035605C">
        <w:rPr>
          <w:rFonts w:cstheme="minorHAnsi"/>
        </w:rPr>
        <w:t xml:space="preserve"> (Table X1). eQTL hotspots linked to these co-expression networks could indicate regulatory points for these modules of expression variation.</w:t>
      </w:r>
    </w:p>
    <w:p w14:paraId="356C9379" w14:textId="4ED9B981" w:rsidR="00451C80" w:rsidRPr="0035605C" w:rsidRDefault="00123E77" w:rsidP="00123E77">
      <w:pPr>
        <w:spacing w:line="480" w:lineRule="auto"/>
        <w:ind w:firstLine="720"/>
        <w:rPr>
          <w:rFonts w:cstheme="minorHAnsi"/>
        </w:rPr>
      </w:pPr>
      <w:r>
        <w:rPr>
          <w:rFonts w:cstheme="minorHAnsi"/>
        </w:rPr>
        <w:t>The</w:t>
      </w:r>
      <w:r w:rsidR="00D020F8" w:rsidRPr="0035605C">
        <w:rPr>
          <w:rFonts w:cstheme="minorHAnsi"/>
        </w:rPr>
        <w:t xml:space="preserve"> 11 </w:t>
      </w:r>
      <w:r w:rsidRPr="00123E77">
        <w:rPr>
          <w:rFonts w:cstheme="minorHAnsi"/>
          <w:i/>
        </w:rPr>
        <w:t xml:space="preserve">A. thaliana </w:t>
      </w:r>
      <w:proofErr w:type="spellStart"/>
      <w:r w:rsidR="00D020F8" w:rsidRPr="0035605C">
        <w:rPr>
          <w:rFonts w:cstheme="minorHAnsi"/>
        </w:rPr>
        <w:t>hotSNP</w:t>
      </w:r>
      <w:proofErr w:type="spellEnd"/>
      <w:r w:rsidR="00D020F8" w:rsidRPr="0035605C">
        <w:rPr>
          <w:rFonts w:cstheme="minorHAnsi"/>
        </w:rPr>
        <w:t xml:space="preserve"> gene annotations included 4 enzymes and 2 genes associated with isolate compatibility (Table N1). From </w:t>
      </w:r>
      <w:r w:rsidR="00D020F8" w:rsidRPr="0035605C">
        <w:rPr>
          <w:rFonts w:cstheme="minorHAnsi"/>
          <w:i/>
        </w:rPr>
        <w:t xml:space="preserve">B. cinerea </w:t>
      </w:r>
      <w:r w:rsidR="00D020F8" w:rsidRPr="0035605C">
        <w:rPr>
          <w:rFonts w:cstheme="minorHAnsi"/>
        </w:rPr>
        <w:t xml:space="preserve">expression profiles, the 11 </w:t>
      </w:r>
      <w:proofErr w:type="spellStart"/>
      <w:r w:rsidR="00D020F8" w:rsidRPr="0035605C">
        <w:rPr>
          <w:rFonts w:cstheme="minorHAnsi"/>
        </w:rPr>
        <w:t>hotSNP</w:t>
      </w:r>
      <w:proofErr w:type="spellEnd"/>
      <w:r w:rsidR="00D020F8" w:rsidRPr="0035605C">
        <w:rPr>
          <w:rFonts w:cstheme="minorHAnsi"/>
        </w:rPr>
        <w:t xml:space="preserve"> gene annotations included 4 enzymes (Table N1). </w:t>
      </w:r>
      <w:r w:rsidRPr="0035605C">
        <w:rPr>
          <w:rFonts w:cstheme="minorHAnsi"/>
        </w:rPr>
        <w:t xml:space="preserve">Nine of the </w:t>
      </w:r>
      <w:r w:rsidRPr="0035605C">
        <w:rPr>
          <w:rFonts w:cstheme="minorHAnsi"/>
          <w:i/>
        </w:rPr>
        <w:t xml:space="preserve">A. thaliana </w:t>
      </w:r>
      <w:r w:rsidRPr="0035605C">
        <w:rPr>
          <w:rFonts w:cstheme="minorHAnsi"/>
        </w:rPr>
        <w:t xml:space="preserve">eQTL hotspots were also linked to genes from two major genotype-dependent </w:t>
      </w:r>
      <w:r w:rsidRPr="0035605C">
        <w:rPr>
          <w:rFonts w:cstheme="minorHAnsi"/>
          <w:i/>
        </w:rPr>
        <w:t>A. thaliana</w:t>
      </w:r>
      <w:r w:rsidRPr="0035605C">
        <w:rPr>
          <w:rFonts w:cstheme="minorHAnsi"/>
        </w:rPr>
        <w:t xml:space="preserve"> co-expression networks when infected with</w:t>
      </w:r>
      <w:r w:rsidRPr="0035605C">
        <w:rPr>
          <w:rFonts w:cstheme="minorHAnsi"/>
          <w:i/>
        </w:rPr>
        <w:t xml:space="preserve"> B. cinerea </w:t>
      </w:r>
      <w:r w:rsidRPr="0035605C">
        <w:rPr>
          <w:rFonts w:cstheme="minorHAnsi"/>
        </w:rPr>
        <w:t xml:space="preserve">(Figure N8). These networks contain genes pointing to network function in </w:t>
      </w:r>
      <w:proofErr w:type="spellStart"/>
      <w:r w:rsidRPr="0035605C">
        <w:rPr>
          <w:rFonts w:cstheme="minorHAnsi"/>
        </w:rPr>
        <w:t>jasmonate</w:t>
      </w:r>
      <w:proofErr w:type="spellEnd"/>
      <w:r w:rsidRPr="0035605C">
        <w:rPr>
          <w:rFonts w:cstheme="minorHAnsi"/>
        </w:rPr>
        <w:t xml:space="preserve"> and salicylic acid signaling processes and camalexin biosynthesis (Network I), or photosynthesis in the host (Network IV).</w:t>
      </w:r>
    </w:p>
    <w:p w14:paraId="15BAC61A" w14:textId="05927C43" w:rsidR="00B07520" w:rsidRDefault="000D6131" w:rsidP="00123E77">
      <w:pPr>
        <w:spacing w:line="480" w:lineRule="auto"/>
        <w:ind w:firstLine="720"/>
        <w:rPr>
          <w:rFonts w:cstheme="minorHAnsi"/>
        </w:rPr>
      </w:pPr>
      <w:r w:rsidRPr="0035605C">
        <w:rPr>
          <w:rFonts w:cstheme="minorHAnsi"/>
        </w:rPr>
        <w:t xml:space="preserve">Among the </w:t>
      </w:r>
      <w:r w:rsidR="00123E77">
        <w:rPr>
          <w:rFonts w:cstheme="minorHAnsi"/>
        </w:rPr>
        <w:t>22</w:t>
      </w:r>
      <w:r w:rsidRPr="0035605C">
        <w:rPr>
          <w:rFonts w:cstheme="minorHAnsi"/>
        </w:rPr>
        <w:t xml:space="preserve"> </w:t>
      </w:r>
      <w:proofErr w:type="spellStart"/>
      <w:r w:rsidRPr="0035605C">
        <w:rPr>
          <w:rFonts w:cstheme="minorHAnsi"/>
        </w:rPr>
        <w:t>hot</w:t>
      </w:r>
      <w:r w:rsidR="00123E77">
        <w:rPr>
          <w:rFonts w:cstheme="minorHAnsi"/>
        </w:rPr>
        <w:t>SNP</w:t>
      </w:r>
      <w:proofErr w:type="spellEnd"/>
      <w:r w:rsidRPr="0035605C">
        <w:rPr>
          <w:rFonts w:cstheme="minorHAnsi"/>
        </w:rPr>
        <w:t xml:space="preserve"> </w:t>
      </w:r>
      <w:r w:rsidR="00123E77">
        <w:rPr>
          <w:rFonts w:cstheme="minorHAnsi"/>
        </w:rPr>
        <w:t>genes</w:t>
      </w:r>
      <w:r w:rsidRPr="0035605C">
        <w:rPr>
          <w:rFonts w:cstheme="minorHAnsi"/>
        </w:rPr>
        <w:t xml:space="preserve">, </w:t>
      </w:r>
      <w:r w:rsidR="00575BD4" w:rsidRPr="0035605C">
        <w:rPr>
          <w:rFonts w:cstheme="minorHAnsi"/>
        </w:rPr>
        <w:t>three of the</w:t>
      </w:r>
      <w:r w:rsidR="00123E77">
        <w:rPr>
          <w:rFonts w:cstheme="minorHAnsi"/>
        </w:rPr>
        <w:t xml:space="preserve"> </w:t>
      </w:r>
      <w:r w:rsidR="00123E77" w:rsidRPr="00123E77">
        <w:rPr>
          <w:rFonts w:cstheme="minorHAnsi"/>
          <w:i/>
        </w:rPr>
        <w:t xml:space="preserve">B. cinerea </w:t>
      </w:r>
      <w:proofErr w:type="spellStart"/>
      <w:r w:rsidR="00123E77">
        <w:rPr>
          <w:rFonts w:cstheme="minorHAnsi"/>
        </w:rPr>
        <w:t>hotSNP</w:t>
      </w:r>
      <w:proofErr w:type="spellEnd"/>
      <w:r w:rsidR="00E56078" w:rsidRPr="0035605C">
        <w:rPr>
          <w:rFonts w:cstheme="minorHAnsi"/>
        </w:rPr>
        <w:t xml:space="preserve"> </w:t>
      </w:r>
      <w:r w:rsidR="00575BD4" w:rsidRPr="0035605C">
        <w:rPr>
          <w:rFonts w:cstheme="minorHAnsi"/>
        </w:rPr>
        <w:t xml:space="preserve">genes </w:t>
      </w:r>
      <w:r w:rsidR="00123E77">
        <w:rPr>
          <w:rFonts w:cstheme="minorHAnsi"/>
        </w:rPr>
        <w:t xml:space="preserve">and two of the </w:t>
      </w:r>
      <w:r w:rsidR="00123E77" w:rsidRPr="00123E77">
        <w:rPr>
          <w:rFonts w:cstheme="minorHAnsi"/>
          <w:i/>
        </w:rPr>
        <w:t>A. thaliana</w:t>
      </w:r>
      <w:r w:rsidR="00123E77">
        <w:rPr>
          <w:rFonts w:cstheme="minorHAnsi"/>
        </w:rPr>
        <w:t xml:space="preserve"> </w:t>
      </w:r>
      <w:proofErr w:type="spellStart"/>
      <w:r w:rsidR="00123E77">
        <w:rPr>
          <w:rFonts w:cstheme="minorHAnsi"/>
        </w:rPr>
        <w:t>hotSNP</w:t>
      </w:r>
      <w:proofErr w:type="spellEnd"/>
      <w:r w:rsidR="00123E77">
        <w:rPr>
          <w:rFonts w:cstheme="minorHAnsi"/>
        </w:rPr>
        <w:t xml:space="preserve"> genes </w:t>
      </w:r>
      <w:r w:rsidR="00575BD4" w:rsidRPr="0035605C">
        <w:rPr>
          <w:rFonts w:cstheme="minorHAnsi"/>
        </w:rPr>
        <w:t xml:space="preserve">are linked to lesion size variation across all tested </w:t>
      </w:r>
      <w:r w:rsidR="00575BD4" w:rsidRPr="0035605C">
        <w:rPr>
          <w:rFonts w:cstheme="minorHAnsi"/>
          <w:i/>
        </w:rPr>
        <w:t>A. thaliana</w:t>
      </w:r>
      <w:r w:rsidR="00575BD4" w:rsidRPr="0035605C">
        <w:rPr>
          <w:rFonts w:cstheme="minorHAnsi"/>
        </w:rPr>
        <w:t xml:space="preserve"> genotypes</w:t>
      </w:r>
      <w:r w:rsidR="00123E77">
        <w:rPr>
          <w:rFonts w:cstheme="minorHAnsi"/>
        </w:rPr>
        <w:t>, including immune pathway mutants</w:t>
      </w:r>
      <w:r w:rsidR="00575BD4" w:rsidRPr="0035605C">
        <w:rPr>
          <w:rFonts w:cstheme="minorHAnsi"/>
        </w:rPr>
        <w:t>.</w:t>
      </w:r>
      <w:r w:rsidR="00123E77">
        <w:rPr>
          <w:rFonts w:cstheme="minorHAnsi"/>
        </w:rPr>
        <w:t xml:space="preserve"> </w:t>
      </w:r>
      <w:r w:rsidR="00123E77" w:rsidRPr="0035605C">
        <w:rPr>
          <w:rFonts w:cstheme="minorHAnsi"/>
        </w:rPr>
        <w:t xml:space="preserve">An additional </w:t>
      </w:r>
      <w:r w:rsidR="00123E77" w:rsidRPr="00123E77">
        <w:rPr>
          <w:rFonts w:cstheme="minorHAnsi"/>
          <w:i/>
        </w:rPr>
        <w:t>A. thaliana</w:t>
      </w:r>
      <w:r w:rsidR="00123E77">
        <w:rPr>
          <w:rFonts w:cstheme="minorHAnsi"/>
        </w:rPr>
        <w:t xml:space="preserve"> </w:t>
      </w:r>
      <w:proofErr w:type="spellStart"/>
      <w:r w:rsidR="00123E77">
        <w:rPr>
          <w:rFonts w:cstheme="minorHAnsi"/>
        </w:rPr>
        <w:t>hotSNP</w:t>
      </w:r>
      <w:proofErr w:type="spellEnd"/>
      <w:r w:rsidR="00123E77">
        <w:rPr>
          <w:rFonts w:cstheme="minorHAnsi"/>
        </w:rPr>
        <w:t xml:space="preserve"> </w:t>
      </w:r>
      <w:r w:rsidR="00123E77" w:rsidRPr="0035605C">
        <w:rPr>
          <w:rFonts w:cstheme="minorHAnsi"/>
        </w:rPr>
        <w:t xml:space="preserve">gene is correlated with lesion size variation on Col-0 </w:t>
      </w:r>
      <w:r w:rsidR="00123E77" w:rsidRPr="0035605C">
        <w:rPr>
          <w:rFonts w:cstheme="minorHAnsi"/>
          <w:i/>
        </w:rPr>
        <w:t>A. thaliana</w:t>
      </w:r>
      <w:r w:rsidR="00123E77" w:rsidRPr="0035605C">
        <w:rPr>
          <w:rFonts w:cstheme="minorHAnsi"/>
        </w:rPr>
        <w:t xml:space="preserve">, and one on </w:t>
      </w:r>
      <w:r w:rsidR="00123E77" w:rsidRPr="0035605C">
        <w:rPr>
          <w:rFonts w:cstheme="minorHAnsi"/>
          <w:i/>
        </w:rPr>
        <w:t>coi1-1</w:t>
      </w:r>
      <w:r w:rsidR="00123E77" w:rsidRPr="0035605C">
        <w:rPr>
          <w:rFonts w:cstheme="minorHAnsi"/>
        </w:rPr>
        <w:t xml:space="preserve"> </w:t>
      </w:r>
      <w:r w:rsidR="00123E77" w:rsidRPr="0035605C">
        <w:rPr>
          <w:rFonts w:cstheme="minorHAnsi"/>
          <w:i/>
        </w:rPr>
        <w:t>A. thaliana.</w:t>
      </w:r>
      <w:r w:rsidR="00575BD4" w:rsidRPr="0035605C">
        <w:rPr>
          <w:rFonts w:cstheme="minorHAnsi"/>
        </w:rPr>
        <w:t xml:space="preserve"> </w:t>
      </w:r>
      <w:r w:rsidR="00CC1992" w:rsidRPr="0035605C">
        <w:rPr>
          <w:rFonts w:cstheme="minorHAnsi"/>
        </w:rPr>
        <w:t xml:space="preserve">A fourth </w:t>
      </w:r>
      <w:r w:rsidR="00123E77" w:rsidRPr="00123E77">
        <w:rPr>
          <w:rFonts w:cstheme="minorHAnsi"/>
          <w:i/>
        </w:rPr>
        <w:t xml:space="preserve">B. cinerea </w:t>
      </w:r>
      <w:proofErr w:type="spellStart"/>
      <w:r w:rsidR="00123E77">
        <w:rPr>
          <w:rFonts w:cstheme="minorHAnsi"/>
        </w:rPr>
        <w:t>hotSNP</w:t>
      </w:r>
      <w:proofErr w:type="spellEnd"/>
      <w:r w:rsidR="00123E77">
        <w:rPr>
          <w:rFonts w:cstheme="minorHAnsi"/>
        </w:rPr>
        <w:t xml:space="preserve"> </w:t>
      </w:r>
      <w:r w:rsidR="00CC1992" w:rsidRPr="0035605C">
        <w:rPr>
          <w:rFonts w:cstheme="minorHAnsi"/>
        </w:rPr>
        <w:t xml:space="preserve">gene is linked to </w:t>
      </w:r>
      <w:r w:rsidR="004F6474" w:rsidRPr="0035605C">
        <w:rPr>
          <w:rFonts w:cstheme="minorHAnsi"/>
        </w:rPr>
        <w:t xml:space="preserve">lesion size variation on Col-0 </w:t>
      </w:r>
      <w:r w:rsidR="004F6474" w:rsidRPr="0035605C">
        <w:rPr>
          <w:rFonts w:cstheme="minorHAnsi"/>
          <w:i/>
        </w:rPr>
        <w:t>A. thaliana</w:t>
      </w:r>
      <w:r w:rsidR="00123E77">
        <w:rPr>
          <w:rFonts w:cstheme="minorHAnsi"/>
        </w:rPr>
        <w:t>, and to</w:t>
      </w:r>
      <w:r w:rsidR="004F6474" w:rsidRPr="0035605C">
        <w:rPr>
          <w:rFonts w:cstheme="minorHAnsi"/>
        </w:rPr>
        <w:t xml:space="preserve"> the major vesicle/ virulence network of </w:t>
      </w:r>
      <w:r w:rsidR="004F6474" w:rsidRPr="0035605C">
        <w:rPr>
          <w:rFonts w:cstheme="minorHAnsi"/>
          <w:i/>
        </w:rPr>
        <w:t xml:space="preserve">B. cinerea </w:t>
      </w:r>
      <w:r w:rsidR="008F6DEC" w:rsidRPr="0035605C">
        <w:rPr>
          <w:rFonts w:cstheme="minorHAnsi"/>
        </w:rPr>
        <w:t>co-expression</w:t>
      </w:r>
      <w:r w:rsidR="004F6474" w:rsidRPr="0035605C">
        <w:rPr>
          <w:rFonts w:cstheme="minorHAnsi"/>
        </w:rPr>
        <w:t xml:space="preserve"> on Col-0 </w:t>
      </w:r>
      <w:r w:rsidR="004F6474" w:rsidRPr="0035605C">
        <w:rPr>
          <w:rFonts w:cstheme="minorHAnsi"/>
          <w:i/>
        </w:rPr>
        <w:t>A. thaliana</w:t>
      </w:r>
      <w:r w:rsidR="005839D3" w:rsidRPr="0035605C">
        <w:rPr>
          <w:rFonts w:cstheme="minorHAnsi"/>
          <w:i/>
        </w:rPr>
        <w:t xml:space="preserve"> </w:t>
      </w:r>
      <w:r w:rsidR="00C21F4F" w:rsidRPr="0035605C">
        <w:rPr>
          <w:rFonts w:cstheme="minorHAnsi"/>
        </w:rPr>
        <w:fldChar w:fldCharType="begin"/>
      </w:r>
      <w:r w:rsidR="00C21F4F"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Zhang, Corwin et al. 2018)</w:t>
      </w:r>
      <w:r w:rsidR="00C21F4F" w:rsidRPr="0035605C">
        <w:rPr>
          <w:rFonts w:cstheme="minorHAnsi"/>
        </w:rPr>
        <w:fldChar w:fldCharType="end"/>
      </w:r>
      <w:r w:rsidR="004F6474" w:rsidRPr="0035605C">
        <w:rPr>
          <w:rFonts w:cstheme="minorHAnsi"/>
        </w:rPr>
        <w:t xml:space="preserve">. </w:t>
      </w:r>
      <w:r w:rsidR="001567B8" w:rsidRPr="0035605C">
        <w:rPr>
          <w:rFonts w:cstheme="minorHAnsi"/>
        </w:rPr>
        <w:t>Nine of the</w:t>
      </w:r>
      <w:r w:rsidR="00E56078" w:rsidRPr="0035605C">
        <w:rPr>
          <w:rFonts w:cstheme="minorHAnsi"/>
        </w:rPr>
        <w:t xml:space="preserve"> 11</w:t>
      </w:r>
      <w:r w:rsidR="001567B8" w:rsidRPr="0035605C">
        <w:rPr>
          <w:rFonts w:cstheme="minorHAnsi"/>
        </w:rPr>
        <w:t xml:space="preserve"> </w:t>
      </w:r>
      <w:r w:rsidR="001567B8" w:rsidRPr="0035605C">
        <w:rPr>
          <w:rFonts w:cstheme="minorHAnsi"/>
          <w:i/>
        </w:rPr>
        <w:t xml:space="preserve">B. cinerea </w:t>
      </w:r>
      <w:r w:rsidR="001567B8" w:rsidRPr="0035605C">
        <w:rPr>
          <w:rFonts w:cstheme="minorHAnsi"/>
        </w:rPr>
        <w:t xml:space="preserve">eQTL </w:t>
      </w:r>
      <w:proofErr w:type="spellStart"/>
      <w:r w:rsidR="001567B8" w:rsidRPr="0035605C">
        <w:rPr>
          <w:rFonts w:cstheme="minorHAnsi"/>
        </w:rPr>
        <w:t>hot</w:t>
      </w:r>
      <w:r w:rsidR="00123E77">
        <w:rPr>
          <w:rFonts w:cstheme="minorHAnsi"/>
        </w:rPr>
        <w:t>SNP</w:t>
      </w:r>
      <w:proofErr w:type="spellEnd"/>
      <w:r w:rsidR="00123E77">
        <w:rPr>
          <w:rFonts w:cstheme="minorHAnsi"/>
        </w:rPr>
        <w:t xml:space="preserve"> genes</w:t>
      </w:r>
      <w:r w:rsidR="001567B8" w:rsidRPr="0035605C">
        <w:rPr>
          <w:rFonts w:cstheme="minorHAnsi"/>
        </w:rPr>
        <w:t xml:space="preserve"> were linked to genes in one or more of four major </w:t>
      </w:r>
      <w:r w:rsidR="001567B8" w:rsidRPr="0035605C">
        <w:rPr>
          <w:rFonts w:cstheme="minorHAnsi"/>
          <w:i/>
        </w:rPr>
        <w:t>B. cinerea</w:t>
      </w:r>
      <w:r w:rsidR="001567B8" w:rsidRPr="0035605C">
        <w:rPr>
          <w:rFonts w:cstheme="minorHAnsi"/>
        </w:rPr>
        <w:t xml:space="preserve"> </w:t>
      </w:r>
      <w:r w:rsidR="008F6DEC" w:rsidRPr="0035605C">
        <w:rPr>
          <w:rFonts w:cstheme="minorHAnsi"/>
        </w:rPr>
        <w:t>co-expression</w:t>
      </w:r>
      <w:r w:rsidR="001567B8" w:rsidRPr="0035605C">
        <w:rPr>
          <w:rFonts w:cstheme="minorHAnsi"/>
        </w:rPr>
        <w:t xml:space="preserve"> networks on </w:t>
      </w:r>
      <w:r w:rsidR="001567B8" w:rsidRPr="0035605C">
        <w:rPr>
          <w:rFonts w:cstheme="minorHAnsi"/>
          <w:i/>
        </w:rPr>
        <w:t>A. thaliana</w:t>
      </w:r>
      <w:r w:rsidR="001567B8" w:rsidRPr="0035605C">
        <w:rPr>
          <w:rFonts w:cstheme="minorHAnsi"/>
        </w:rPr>
        <w:t xml:space="preserve"> (Figure N8). </w:t>
      </w:r>
      <w:proofErr w:type="gramStart"/>
      <w:r w:rsidR="001567B8" w:rsidRPr="0035605C">
        <w:rPr>
          <w:rFonts w:cstheme="minorHAnsi"/>
        </w:rPr>
        <w:t>In particular, two</w:t>
      </w:r>
      <w:proofErr w:type="gramEnd"/>
      <w:r w:rsidR="001567B8" w:rsidRPr="0035605C">
        <w:rPr>
          <w:rFonts w:cstheme="minorHAnsi"/>
        </w:rPr>
        <w:t xml:space="preserve"> of these were host-specific networks functionally associated with virulence</w:t>
      </w:r>
      <w:r w:rsidR="004C3327" w:rsidRPr="0035605C">
        <w:rPr>
          <w:rFonts w:cstheme="minorHAnsi"/>
        </w:rPr>
        <w:t>, with</w:t>
      </w:r>
      <w:r w:rsidR="001567B8" w:rsidRPr="0035605C">
        <w:rPr>
          <w:rFonts w:cstheme="minorHAnsi"/>
        </w:rPr>
        <w:t xml:space="preserve"> 7 of the 11 </w:t>
      </w:r>
      <w:r w:rsidR="001567B8" w:rsidRPr="0035605C">
        <w:rPr>
          <w:rFonts w:cstheme="minorHAnsi"/>
          <w:i/>
        </w:rPr>
        <w:t xml:space="preserve">B. cinerea </w:t>
      </w:r>
      <w:proofErr w:type="spellStart"/>
      <w:r w:rsidR="001567B8" w:rsidRPr="0035605C">
        <w:rPr>
          <w:rFonts w:cstheme="minorHAnsi"/>
        </w:rPr>
        <w:t>hots</w:t>
      </w:r>
      <w:r w:rsidR="00123E77">
        <w:rPr>
          <w:rFonts w:cstheme="minorHAnsi"/>
        </w:rPr>
        <w:t>SNP</w:t>
      </w:r>
      <w:proofErr w:type="spellEnd"/>
      <w:r w:rsidR="00123E77">
        <w:rPr>
          <w:rFonts w:cstheme="minorHAnsi"/>
        </w:rPr>
        <w:t xml:space="preserve"> genes</w:t>
      </w:r>
      <w:r w:rsidR="001567B8" w:rsidRPr="0035605C">
        <w:rPr>
          <w:rFonts w:cstheme="minorHAnsi"/>
        </w:rPr>
        <w:t xml:space="preserve"> </w:t>
      </w:r>
      <w:r w:rsidR="004C3327" w:rsidRPr="0035605C">
        <w:rPr>
          <w:rFonts w:cstheme="minorHAnsi"/>
        </w:rPr>
        <w:t xml:space="preserve">associated </w:t>
      </w:r>
      <w:r w:rsidR="001567B8" w:rsidRPr="0035605C">
        <w:rPr>
          <w:rFonts w:cstheme="minorHAnsi"/>
        </w:rPr>
        <w:t>with one of the</w:t>
      </w:r>
      <w:r w:rsidR="004C3327" w:rsidRPr="0035605C">
        <w:rPr>
          <w:rFonts w:cstheme="minorHAnsi"/>
        </w:rPr>
        <w:t>se</w:t>
      </w:r>
      <w:r w:rsidR="001567B8" w:rsidRPr="0035605C">
        <w:rPr>
          <w:rFonts w:cstheme="minorHAnsi"/>
        </w:rPr>
        <w:t xml:space="preserve"> virulence </w:t>
      </w:r>
      <w:r w:rsidR="008F6DEC" w:rsidRPr="0035605C">
        <w:rPr>
          <w:rFonts w:cstheme="minorHAnsi"/>
        </w:rPr>
        <w:t>co-</w:t>
      </w:r>
      <w:r w:rsidR="008F6DEC" w:rsidRPr="0035605C">
        <w:rPr>
          <w:rFonts w:cstheme="minorHAnsi"/>
        </w:rPr>
        <w:lastRenderedPageBreak/>
        <w:t>expression</w:t>
      </w:r>
      <w:r w:rsidR="001567B8" w:rsidRPr="0035605C">
        <w:rPr>
          <w:rFonts w:cstheme="minorHAnsi"/>
        </w:rPr>
        <w:t xml:space="preserve"> networks. As such, we hypothesize that these major points of </w:t>
      </w:r>
      <w:r w:rsidR="001567B8" w:rsidRPr="0035605C">
        <w:rPr>
          <w:rFonts w:cstheme="minorHAnsi"/>
          <w:i/>
        </w:rPr>
        <w:t>B. cinerea</w:t>
      </w:r>
      <w:r w:rsidR="001567B8" w:rsidRPr="0035605C">
        <w:rPr>
          <w:rFonts w:cstheme="minorHAnsi"/>
        </w:rPr>
        <w:t xml:space="preserve"> gene expression modulation may also exhibit regulation of virulence strategies on </w:t>
      </w:r>
      <w:r w:rsidR="001567B8" w:rsidRPr="0035605C">
        <w:rPr>
          <w:rFonts w:cstheme="minorHAnsi"/>
          <w:i/>
        </w:rPr>
        <w:t>A. thaliana</w:t>
      </w:r>
      <w:r w:rsidR="001567B8" w:rsidRPr="0035605C">
        <w:rPr>
          <w:rFonts w:cstheme="minorHAnsi"/>
        </w:rPr>
        <w:t>.</w:t>
      </w:r>
    </w:p>
    <w:p w14:paraId="352BAEDD" w14:textId="33AE6D9B" w:rsidR="00123E77" w:rsidRDefault="00123E77" w:rsidP="00123E77">
      <w:pPr>
        <w:spacing w:line="480" w:lineRule="auto"/>
        <w:ind w:firstLine="720"/>
        <w:rPr>
          <w:rFonts w:cstheme="minorHAnsi"/>
        </w:rPr>
      </w:pPr>
      <w:r w:rsidRPr="0035605C">
        <w:rPr>
          <w:rFonts w:cstheme="minorHAnsi"/>
        </w:rPr>
        <w:t xml:space="preserve">Many of the </w:t>
      </w:r>
      <w:r w:rsidRPr="0035605C">
        <w:rPr>
          <w:rFonts w:cstheme="minorHAnsi"/>
          <w:i/>
        </w:rPr>
        <w:t>B. cinerea</w:t>
      </w:r>
      <w:r w:rsidRPr="0035605C">
        <w:rPr>
          <w:rFonts w:cstheme="minorHAnsi"/>
        </w:rPr>
        <w:t xml:space="preserve"> genes targeted by the </w:t>
      </w:r>
      <w:proofErr w:type="spellStart"/>
      <w:r w:rsidRPr="0035605C">
        <w:rPr>
          <w:rFonts w:cstheme="minorHAnsi"/>
        </w:rPr>
        <w:t>hotSNPs</w:t>
      </w:r>
      <w:proofErr w:type="spellEnd"/>
      <w:r w:rsidRPr="0035605C">
        <w:rPr>
          <w:rFonts w:cstheme="minorHAnsi"/>
        </w:rPr>
        <w:t xml:space="preserve"> are enzymatic (34% of our list of annotated </w:t>
      </w:r>
      <w:proofErr w:type="spellStart"/>
      <w:r w:rsidRPr="0035605C">
        <w:rPr>
          <w:rFonts w:cstheme="minorHAnsi"/>
        </w:rPr>
        <w:t>hotSNP</w:t>
      </w:r>
      <w:proofErr w:type="spellEnd"/>
      <w:r w:rsidRPr="0035605C">
        <w:rPr>
          <w:rFonts w:cstheme="minorHAnsi"/>
        </w:rPr>
        <w:t xml:space="preserve"> target genes) (Table N2). These genes also include 11 transcription factors and two genes associated with virulence. </w:t>
      </w:r>
    </w:p>
    <w:p w14:paraId="3B89087B" w14:textId="5472CA43" w:rsidR="007E7466" w:rsidRPr="0035605C" w:rsidRDefault="001567B8" w:rsidP="00123E77">
      <w:pPr>
        <w:spacing w:line="480" w:lineRule="auto"/>
        <w:ind w:firstLine="720"/>
        <w:rPr>
          <w:rFonts w:cstheme="minorHAnsi"/>
        </w:rPr>
      </w:pPr>
      <w:r w:rsidRPr="0035605C">
        <w:rPr>
          <w:rFonts w:cstheme="minorHAnsi"/>
        </w:rPr>
        <w:t xml:space="preserve">We observe particularly strong links between 4 of the 11 eQTL hotspots of </w:t>
      </w:r>
      <w:r w:rsidRPr="0035605C">
        <w:rPr>
          <w:rFonts w:cstheme="minorHAnsi"/>
          <w:i/>
        </w:rPr>
        <w:t>B. cinerea</w:t>
      </w:r>
      <w:r w:rsidRPr="0035605C">
        <w:rPr>
          <w:rFonts w:cstheme="minorHAnsi"/>
        </w:rPr>
        <w:t xml:space="preserve"> modulation of</w:t>
      </w:r>
      <w:r w:rsidRPr="0035605C">
        <w:rPr>
          <w:rFonts w:cstheme="minorHAnsi"/>
          <w:i/>
        </w:rPr>
        <w:t xml:space="preserve"> A. thaliana</w:t>
      </w:r>
      <w:r w:rsidRPr="0035605C">
        <w:rPr>
          <w:rFonts w:cstheme="minorHAnsi"/>
        </w:rPr>
        <w:t xml:space="preserve"> gene expression and immune networks in </w:t>
      </w:r>
      <w:r w:rsidRPr="0035605C">
        <w:rPr>
          <w:rFonts w:cstheme="minorHAnsi"/>
          <w:i/>
        </w:rPr>
        <w:t xml:space="preserve">A. thaliana </w:t>
      </w:r>
      <w:r w:rsidRPr="0035605C">
        <w:rPr>
          <w:rFonts w:cstheme="minorHAnsi"/>
        </w:rPr>
        <w:t>(Figure N8). These frequent links suggest that our eQTL hotspots may exhibit regulatory control over co</w:t>
      </w:r>
      <w:r w:rsidR="00D90417">
        <w:rPr>
          <w:rFonts w:cstheme="minorHAnsi"/>
        </w:rPr>
        <w:t>-</w:t>
      </w:r>
      <w:r w:rsidRPr="0035605C">
        <w:rPr>
          <w:rFonts w:cstheme="minorHAnsi"/>
        </w:rPr>
        <w:t xml:space="preserve">expressed modules of genes active in virulence interactions between </w:t>
      </w:r>
      <w:r w:rsidRPr="0035605C">
        <w:rPr>
          <w:rFonts w:cstheme="minorHAnsi"/>
          <w:i/>
        </w:rPr>
        <w:t>B. cinerea</w:t>
      </w:r>
      <w:r w:rsidRPr="0035605C">
        <w:rPr>
          <w:rFonts w:cstheme="minorHAnsi"/>
        </w:rPr>
        <w:t xml:space="preserve"> and its host. </w:t>
      </w:r>
      <w:r w:rsidR="00667AC5" w:rsidRPr="0035605C">
        <w:rPr>
          <w:rFonts w:cstheme="minorHAnsi"/>
        </w:rPr>
        <w:t>If these eQTL</w:t>
      </w:r>
      <w:r w:rsidR="00123E77">
        <w:rPr>
          <w:rFonts w:cstheme="minorHAnsi"/>
        </w:rPr>
        <w:t xml:space="preserve"> </w:t>
      </w:r>
      <w:proofErr w:type="spellStart"/>
      <w:r w:rsidR="00123E77">
        <w:rPr>
          <w:rFonts w:cstheme="minorHAnsi"/>
        </w:rPr>
        <w:t>hotSNPs</w:t>
      </w:r>
      <w:proofErr w:type="spellEnd"/>
      <w:r w:rsidR="00667AC5" w:rsidRPr="0035605C">
        <w:rPr>
          <w:rFonts w:cstheme="minorHAnsi"/>
        </w:rPr>
        <w:t xml:space="preserve"> are modulating expression of many genes, and affecting lesion size, they may be major </w:t>
      </w:r>
      <w:r w:rsidR="00667AC5" w:rsidRPr="0035605C">
        <w:rPr>
          <w:rFonts w:cstheme="minorHAnsi"/>
          <w:i/>
        </w:rPr>
        <w:t xml:space="preserve">B. cinerea </w:t>
      </w:r>
      <w:r w:rsidR="00667AC5" w:rsidRPr="0035605C">
        <w:rPr>
          <w:rFonts w:cstheme="minorHAnsi"/>
        </w:rPr>
        <w:t xml:space="preserve">control points in the plant-pathogen interaction. </w:t>
      </w:r>
    </w:p>
    <w:p w14:paraId="6516CBDC" w14:textId="0D255219" w:rsidR="00031EA7" w:rsidRDefault="00031EA7" w:rsidP="00031EA7">
      <w:pPr>
        <w:spacing w:line="480" w:lineRule="auto"/>
        <w:rPr>
          <w:rFonts w:cstheme="minorHAnsi"/>
          <w:b/>
        </w:rPr>
      </w:pPr>
      <w:r w:rsidRPr="0035605C">
        <w:rPr>
          <w:rFonts w:cstheme="minorHAnsi"/>
          <w:b/>
        </w:rPr>
        <w:t>DISCUSSION</w:t>
      </w:r>
    </w:p>
    <w:p w14:paraId="6BCB53EF" w14:textId="0A5BA345" w:rsidR="00C67343" w:rsidRDefault="00C67343" w:rsidP="00031EA7">
      <w:pPr>
        <w:spacing w:line="480" w:lineRule="auto"/>
        <w:rPr>
          <w:rFonts w:cstheme="minorHAnsi"/>
          <w:b/>
        </w:rPr>
      </w:pPr>
      <w:bookmarkStart w:id="0" w:name="_Hlk1554520"/>
      <w:r>
        <w:rPr>
          <w:rFonts w:cstheme="minorHAnsi"/>
          <w:b/>
        </w:rPr>
        <w:t>Dispersed interactions across host and pathogen genomes</w:t>
      </w:r>
    </w:p>
    <w:p w14:paraId="40B18201" w14:textId="60CE4816" w:rsidR="00C7382C" w:rsidRDefault="003475CD" w:rsidP="00031EA7">
      <w:pPr>
        <w:spacing w:line="480" w:lineRule="auto"/>
        <w:rPr>
          <w:rFonts w:cstheme="minorHAnsi"/>
          <w:b/>
        </w:rPr>
      </w:pPr>
      <w:r>
        <w:rPr>
          <w:rFonts w:cstheme="minorHAnsi"/>
          <w:b/>
        </w:rPr>
        <w:t>Haplotype diversity and polygenic genetic modulation of expression</w:t>
      </w:r>
    </w:p>
    <w:p w14:paraId="69556C36" w14:textId="78933327" w:rsidR="00C67343" w:rsidRDefault="00C67343" w:rsidP="00031EA7">
      <w:pPr>
        <w:spacing w:line="480" w:lineRule="auto"/>
        <w:rPr>
          <w:rFonts w:cstheme="minorHAnsi"/>
          <w:b/>
        </w:rPr>
      </w:pPr>
      <w:r>
        <w:rPr>
          <w:rFonts w:cstheme="minorHAnsi"/>
          <w:b/>
        </w:rPr>
        <w:t>Detection of pathogenicity genes and novel loci</w:t>
      </w:r>
    </w:p>
    <w:p w14:paraId="421E5C00" w14:textId="2D9153CF" w:rsidR="00C67343" w:rsidRPr="003475CD" w:rsidRDefault="00C67343" w:rsidP="00031EA7">
      <w:pPr>
        <w:spacing w:line="480" w:lineRule="auto"/>
        <w:rPr>
          <w:rFonts w:cstheme="minorHAnsi"/>
          <w:b/>
        </w:rPr>
      </w:pPr>
      <w:r>
        <w:rPr>
          <w:rFonts w:cstheme="minorHAnsi"/>
          <w:b/>
        </w:rPr>
        <w:t>Connecting from genome to transcriptome to phenotype (future directions)</w:t>
      </w:r>
    </w:p>
    <w:bookmarkEnd w:id="0"/>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 xml:space="preserve">(Atwell, Corwin et al. 2015, Zhang, Corwin et al. 2017, Fordyce, Soltis et al. 2018, Zhang, Corwin et al. </w:t>
      </w:r>
      <w:r w:rsidR="00DF42C5" w:rsidRPr="0035605C">
        <w:rPr>
          <w:rFonts w:cstheme="minorHAnsi"/>
          <w:noProof/>
        </w:rPr>
        <w:lastRenderedPageBreak/>
        <w:t>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The original study included wildtype Col-0 A. thaliana 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proofErr w:type="spellStart"/>
      <w:r w:rsidRPr="0035605C">
        <w:rPr>
          <w:rFonts w:cstheme="minorHAnsi"/>
        </w:rPr>
        <w:t>RNASeq</w:t>
      </w:r>
      <w:proofErr w:type="spellEnd"/>
      <w:r w:rsidRPr="0035605C">
        <w:rPr>
          <w:rFonts w:cstheme="minorHAnsi"/>
        </w:rPr>
        <w:t xml:space="preserve">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w:t>
      </w:r>
      <w:proofErr w:type="spellStart"/>
      <w:r w:rsidR="00672EEF" w:rsidRPr="0035605C">
        <w:rPr>
          <w:rFonts w:cstheme="minorHAnsi"/>
        </w:rPr>
        <w:t>HiSeq</w:t>
      </w:r>
      <w:proofErr w:type="spellEnd"/>
      <w:r w:rsidR="00672EEF" w:rsidRPr="0035605C">
        <w:rPr>
          <w:rFonts w:cstheme="minorHAnsi"/>
        </w:rPr>
        <w:t xml:space="preserve"> 2500 (San Diego, CA) lane as single 50bp reads at the U.C. Davis Genome Center- DNA Technologies Core (Davis, CA). Individual libraries were then separated by adapter index from </w:t>
      </w:r>
      <w:proofErr w:type="spellStart"/>
      <w:r w:rsidR="00672EEF" w:rsidRPr="0035605C">
        <w:rPr>
          <w:rFonts w:cstheme="minorHAnsi"/>
        </w:rPr>
        <w:t>fastq</w:t>
      </w:r>
      <w:proofErr w:type="spellEnd"/>
      <w:r w:rsidR="00672EEF" w:rsidRPr="0035605C">
        <w:rPr>
          <w:rFonts w:cstheme="minorHAnsi"/>
        </w:rPr>
        <w:t xml:space="preserve"> files, evaluated for read quality and overrepresentation (</w:t>
      </w:r>
      <w:proofErr w:type="spellStart"/>
      <w:r w:rsidR="00672EEF" w:rsidRPr="0035605C">
        <w:rPr>
          <w:rFonts w:cstheme="minorHAnsi"/>
        </w:rPr>
        <w:t>FastQC</w:t>
      </w:r>
      <w:proofErr w:type="spellEnd"/>
      <w:r w:rsidR="00672EEF" w:rsidRPr="0035605C">
        <w:rPr>
          <w:rFonts w:cstheme="minorHAnsi"/>
        </w:rPr>
        <w:t xml:space="preserve"> Version 0.11.3, </w:t>
      </w:r>
      <w:r w:rsidR="00672EEF" w:rsidRPr="0035605C">
        <w:rPr>
          <w:rStyle w:val="Hyperlink"/>
          <w:rFonts w:cstheme="minorHAnsi"/>
          <w:color w:val="auto"/>
          <w:u w:val="none"/>
        </w:rPr>
        <w:t>www.bioinformatics.babraham.ac.uk/projects/</w:t>
      </w:r>
      <w:r w:rsidR="00672EEF" w:rsidRPr="0035605C">
        <w:rPr>
          <w:rFonts w:cstheme="minorHAnsi"/>
        </w:rPr>
        <w:t>), and trimmed (</w:t>
      </w:r>
      <w:proofErr w:type="spellStart"/>
      <w:r w:rsidR="00672EEF" w:rsidRPr="0035605C">
        <w:rPr>
          <w:rFonts w:cstheme="minorHAnsi"/>
        </w:rPr>
        <w:t>fastx</w:t>
      </w:r>
      <w:proofErr w:type="spellEnd"/>
      <w:r w:rsidR="00672EEF" w:rsidRPr="0035605C">
        <w:rPr>
          <w:rFonts w:cstheme="minorHAnsi"/>
        </w:rPr>
        <w:t>,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lastRenderedPageBreak/>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a negative binomial generalized linear model (</w:t>
      </w:r>
      <w:proofErr w:type="spellStart"/>
      <w:r w:rsidR="00D872AD" w:rsidRPr="0035605C">
        <w:rPr>
          <w:rFonts w:cstheme="minorHAnsi"/>
        </w:rPr>
        <w:t>nbGLM</w:t>
      </w:r>
      <w:proofErr w:type="spellEnd"/>
      <w:r w:rsidR="00D872AD" w:rsidRPr="0035605C">
        <w:rPr>
          <w:rFonts w:cstheme="minorHAnsi"/>
        </w:rPr>
        <w:t xml:space="preserve">)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147AB87F" w:rsidR="00D90417" w:rsidRPr="00B41D04" w:rsidRDefault="00D90417" w:rsidP="00B41D04">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To threshold our individual expression profile GEMMA outp</w:t>
      </w:r>
      <w:bookmarkStart w:id="1" w:name="_GoBack"/>
      <w:bookmarkEnd w:id="1"/>
      <w:r>
        <w:rPr>
          <w:rFonts w:cstheme="minorHAnsi"/>
        </w:rPr>
        <w:t xml:space="preserve">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approaches are often more effective than p-value thresholding for determining significance across GWA studies with many phenotypes </w:t>
      </w:r>
      <w:r w:rsidR="00C67343">
        <w:rPr>
          <w:rFonts w:cstheme="minorHAnsi"/>
        </w:rPr>
        <w:fldChar w:fldCharType="begin"/>
      </w:r>
      <w:r w:rsidR="00C67343">
        <w:rPr>
          <w:rFonts w:cstheme="minorHAnsi"/>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Pr>
          <w:rFonts w:cstheme="minorHAnsi"/>
        </w:rPr>
        <w:fldChar w:fldCharType="separate"/>
      </w:r>
      <w:r w:rsidR="00C67343">
        <w:rPr>
          <w:rFonts w:cstheme="minorHAnsi"/>
          <w:noProof/>
        </w:rPr>
        <w:t>(Evans and Cardon 2006)</w:t>
      </w:r>
      <w:r w:rsidR="00C67343">
        <w:rPr>
          <w:rFonts w:cstheme="minorHAnsi"/>
        </w:rPr>
        <w:fldChar w:fldCharType="end"/>
      </w:r>
      <w:r w:rsidRPr="0035605C">
        <w:rPr>
          <w:rFonts w:cstheme="minorHAnsi"/>
        </w:rPr>
        <w:t xml:space="preserve">. </w:t>
      </w: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1880BD92" w:rsidR="007360E4" w:rsidRPr="0035605C" w:rsidRDefault="007360E4" w:rsidP="007360E4">
      <w:pPr>
        <w:spacing w:line="480" w:lineRule="auto"/>
        <w:ind w:firstLine="720"/>
        <w:rPr>
          <w:rFonts w:cstheme="minorHAnsi"/>
        </w:rPr>
      </w:pPr>
      <w:r w:rsidRPr="0035605C">
        <w:rPr>
          <w:rFonts w:cstheme="minorHAnsi"/>
        </w:rPr>
        <w:lastRenderedPageBreak/>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 xml:space="preserve">Three genes are annotated to pairs of neighboring </w:t>
      </w:r>
      <w:proofErr w:type="spellStart"/>
      <w:r w:rsidR="008F6DEC" w:rsidRPr="0035605C">
        <w:rPr>
          <w:rFonts w:cstheme="minorHAnsi"/>
        </w:rPr>
        <w:t>hotSNPs</w:t>
      </w:r>
      <w:proofErr w:type="spellEnd"/>
      <w:r w:rsidR="008F6DEC" w:rsidRPr="0035605C">
        <w:rPr>
          <w:rFonts w:cstheme="minorHAnsi"/>
        </w:rPr>
        <w:t xml:space="preserve">, the rest are unique genes. Two genes on chromosome 12 denoting </w:t>
      </w:r>
      <w:proofErr w:type="spellStart"/>
      <w:r w:rsidR="008F6DEC" w:rsidRPr="0035605C">
        <w:rPr>
          <w:rFonts w:cstheme="minorHAnsi"/>
        </w:rPr>
        <w:t>hotSNPs</w:t>
      </w:r>
      <w:proofErr w:type="spellEnd"/>
      <w:r w:rsidR="008F6DEC" w:rsidRPr="0035605C">
        <w:rPr>
          <w:rFonts w:cstheme="minorHAnsi"/>
        </w:rPr>
        <w:t xml:space="preserve">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4C24007B" w:rsidR="00C346F6" w:rsidRP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lastRenderedPageBreak/>
        <w:t xml:space="preserve">compared our gene lists with the networks across all 12 </w:t>
      </w:r>
      <w:proofErr w:type="gramStart"/>
      <w:r w:rsidR="0024748B">
        <w:rPr>
          <w:rFonts w:cstheme="minorHAnsi"/>
        </w:rPr>
        <w:t>hosts, and</w:t>
      </w:r>
      <w:proofErr w:type="gramEnd"/>
      <w:r w:rsidR="0024748B">
        <w:rPr>
          <w:rFonts w:cstheme="minorHAnsi"/>
        </w:rPr>
        <w:t xml:space="preserve"> included both host-dependent and host-independent annotations of our hotspots.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w:t>
      </w:r>
      <w:proofErr w:type="spellStart"/>
      <w:r w:rsidRPr="0035605C">
        <w:rPr>
          <w:rFonts w:cstheme="minorHAnsi"/>
        </w:rPr>
        <w:t>pvclust</w:t>
      </w:r>
      <w:proofErr w:type="spellEnd"/>
      <w:r w:rsidRPr="0035605C">
        <w:rPr>
          <w:rFonts w:cstheme="minorHAnsi"/>
        </w:rPr>
        <w:t xml:space="preserve">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5407DAC1" w14:textId="3815A9BF" w:rsidR="00181C3A" w:rsidRPr="0035605C" w:rsidRDefault="00181C3A" w:rsidP="004441A8">
      <w:pPr>
        <w:spacing w:line="480" w:lineRule="auto"/>
        <w:ind w:firstLine="720"/>
        <w:rPr>
          <w:rFonts w:cstheme="minorHAnsi"/>
        </w:rPr>
      </w:pPr>
      <w:r w:rsidRPr="0035605C">
        <w:rPr>
          <w:rFonts w:cstheme="minorHAnsi"/>
        </w:rPr>
        <w:t>For botc</w:t>
      </w:r>
      <w:r w:rsidR="00EC1F7B">
        <w:rPr>
          <w:rFonts w:cstheme="minorHAnsi"/>
        </w:rPr>
        <w:t>i</w:t>
      </w:r>
      <w:r w:rsidRPr="0035605C">
        <w:rPr>
          <w:rFonts w:cstheme="minorHAnsi"/>
        </w:rPr>
        <w:t xml:space="preserve">nic acid biosynthesis, the major deletion extends 53.5 kb and includes SNP 4kb from the 5’ end of the chromosome, indicating a </w:t>
      </w:r>
      <w:proofErr w:type="spellStart"/>
      <w:r w:rsidRPr="0035605C">
        <w:rPr>
          <w:rFonts w:cstheme="minorHAnsi"/>
        </w:rPr>
        <w:t>teleomeric</w:t>
      </w:r>
      <w:proofErr w:type="spellEnd"/>
      <w:r w:rsidRPr="0035605C">
        <w:rPr>
          <w:rFonts w:cstheme="minorHAnsi"/>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397DE90A" w14:textId="0E5DABB9" w:rsidR="00FE1D89" w:rsidRPr="0035605C" w:rsidRDefault="00FE1D89" w:rsidP="00FE1D89">
      <w:pPr>
        <w:spacing w:line="480" w:lineRule="auto"/>
        <w:rPr>
          <w:rFonts w:cstheme="minorHAnsi"/>
          <w:b/>
        </w:rPr>
      </w:pPr>
      <w:r w:rsidRPr="0035605C">
        <w:rPr>
          <w:rFonts w:cstheme="minorHAnsi"/>
          <w:b/>
        </w:rPr>
        <w:t>TABLE LEGENDS</w:t>
      </w:r>
    </w:p>
    <w:p w14:paraId="3A91914E" w14:textId="5A1376C8" w:rsidR="00FE1D89" w:rsidRPr="0035605C" w:rsidRDefault="00FE1D89" w:rsidP="00FE1D89">
      <w:pPr>
        <w:spacing w:line="480" w:lineRule="auto"/>
        <w:rPr>
          <w:rFonts w:cstheme="minorHAnsi"/>
          <w:b/>
        </w:rPr>
      </w:pPr>
      <w:r w:rsidRPr="0035605C">
        <w:rPr>
          <w:rFonts w:cstheme="minorHAnsi"/>
          <w:b/>
        </w:rPr>
        <w:t xml:space="preserve">Table N1. Annotation of the </w:t>
      </w:r>
      <w:proofErr w:type="spellStart"/>
      <w:r w:rsidRPr="0035605C">
        <w:rPr>
          <w:rFonts w:cstheme="minorHAnsi"/>
          <w:b/>
        </w:rPr>
        <w:t>hotSNPs</w:t>
      </w:r>
      <w:proofErr w:type="spellEnd"/>
      <w:r w:rsidR="0098290C" w:rsidRPr="0035605C">
        <w:rPr>
          <w:rFonts w:cstheme="minorHAnsi"/>
          <w:b/>
        </w:rPr>
        <w:t xml:space="preserve"> identified from </w:t>
      </w:r>
      <w:r w:rsidR="0098290C" w:rsidRPr="0035605C">
        <w:rPr>
          <w:rFonts w:cstheme="minorHAnsi"/>
          <w:b/>
          <w:i/>
        </w:rPr>
        <w:t>B. cinerea</w:t>
      </w:r>
      <w:r w:rsidR="0098290C" w:rsidRPr="0035605C">
        <w:rPr>
          <w:rFonts w:cstheme="minorHAnsi"/>
          <w:b/>
        </w:rPr>
        <w:t xml:space="preserve"> and </w:t>
      </w:r>
      <w:r w:rsidR="0098290C" w:rsidRPr="0035605C">
        <w:rPr>
          <w:rFonts w:cstheme="minorHAnsi"/>
          <w:b/>
          <w:i/>
        </w:rPr>
        <w:t>A. thaliana</w:t>
      </w:r>
      <w:r w:rsidR="0098290C" w:rsidRPr="0035605C">
        <w:rPr>
          <w:rFonts w:cstheme="minorHAnsi"/>
          <w:b/>
        </w:rPr>
        <w:t xml:space="preserve"> eQTL.</w:t>
      </w:r>
    </w:p>
    <w:p w14:paraId="37C0A9FA" w14:textId="25CA56EE" w:rsidR="0098290C" w:rsidRPr="0035605C" w:rsidRDefault="0098290C" w:rsidP="00FE1D89">
      <w:pPr>
        <w:spacing w:line="480" w:lineRule="auto"/>
        <w:rPr>
          <w:rFonts w:cstheme="minorHAnsi"/>
          <w:b/>
        </w:rPr>
      </w:pPr>
      <w:r w:rsidRPr="0035605C">
        <w:rPr>
          <w:rFonts w:cstheme="minorHAnsi"/>
          <w:b/>
        </w:rPr>
        <w:t xml:space="preserve">Table N2. Annotation of the </w:t>
      </w:r>
      <w:r w:rsidRPr="0035605C">
        <w:rPr>
          <w:rFonts w:cstheme="minorHAnsi"/>
          <w:b/>
          <w:i/>
        </w:rPr>
        <w:t>B. cinerea</w:t>
      </w:r>
      <w:r w:rsidRPr="0035605C">
        <w:rPr>
          <w:rFonts w:cstheme="minorHAnsi"/>
          <w:b/>
        </w:rPr>
        <w:t xml:space="preserve"> genetic targets of </w:t>
      </w:r>
      <w:r w:rsidRPr="0035605C">
        <w:rPr>
          <w:rFonts w:cstheme="minorHAnsi"/>
          <w:b/>
          <w:i/>
        </w:rPr>
        <w:t>B. cinerea</w:t>
      </w:r>
      <w:r w:rsidRPr="0035605C">
        <w:rPr>
          <w:rFonts w:cstheme="minorHAnsi"/>
          <w:b/>
        </w:rPr>
        <w:t xml:space="preserve"> </w:t>
      </w:r>
      <w:proofErr w:type="spellStart"/>
      <w:r w:rsidRPr="0035605C">
        <w:rPr>
          <w:rFonts w:cstheme="minorHAnsi"/>
          <w:b/>
        </w:rPr>
        <w:t>hotSNPs</w:t>
      </w:r>
      <w:proofErr w:type="spellEnd"/>
      <w:r w:rsidRPr="0035605C">
        <w:rPr>
          <w:rFonts w:cstheme="minorHAnsi"/>
          <w:b/>
        </w:rPr>
        <w:t>.</w:t>
      </w:r>
    </w:p>
    <w:p w14:paraId="3E6AC7A1" w14:textId="657B154B" w:rsidR="0098290C" w:rsidRPr="0035605C" w:rsidRDefault="0098290C" w:rsidP="00FE1D89">
      <w:pPr>
        <w:spacing w:line="480" w:lineRule="auto"/>
        <w:rPr>
          <w:rFonts w:cstheme="minorHAnsi"/>
          <w:b/>
        </w:rPr>
      </w:pPr>
      <w:r w:rsidRPr="0035605C">
        <w:rPr>
          <w:rFonts w:cstheme="minorHAnsi"/>
          <w:b/>
        </w:rPr>
        <w:t xml:space="preserve">Table N3. Annotation of the </w:t>
      </w:r>
      <w:r w:rsidRPr="0035605C">
        <w:rPr>
          <w:rFonts w:cstheme="minorHAnsi"/>
          <w:b/>
          <w:i/>
        </w:rPr>
        <w:t>A. thaliana</w:t>
      </w:r>
      <w:r w:rsidRPr="0035605C">
        <w:rPr>
          <w:rFonts w:cstheme="minorHAnsi"/>
          <w:b/>
        </w:rPr>
        <w:t xml:space="preserve"> genetic targets of </w:t>
      </w:r>
      <w:r w:rsidRPr="0035605C">
        <w:rPr>
          <w:rFonts w:cstheme="minorHAnsi"/>
          <w:b/>
          <w:i/>
        </w:rPr>
        <w:t xml:space="preserve">B. cinerea </w:t>
      </w:r>
      <w:proofErr w:type="spellStart"/>
      <w:r w:rsidRPr="0035605C">
        <w:rPr>
          <w:rFonts w:cstheme="minorHAnsi"/>
          <w:b/>
        </w:rPr>
        <w:t>hotSNPs</w:t>
      </w:r>
      <w:proofErr w:type="spellEnd"/>
      <w:r w:rsidRPr="0035605C">
        <w:rPr>
          <w:rFonts w:cstheme="minorHAnsi"/>
          <w:b/>
        </w:rPr>
        <w:t xml:space="preserve">. </w:t>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77777777" w:rsidR="00F14C7D" w:rsidRPr="0035605C" w:rsidRDefault="00F14C7D" w:rsidP="00F14C7D">
      <w:pPr>
        <w:spacing w:after="0" w:line="240" w:lineRule="auto"/>
        <w:rPr>
          <w:rFonts w:cstheme="minorHAnsi"/>
        </w:rPr>
      </w:pPr>
      <w:r w:rsidRPr="0035605C">
        <w:rPr>
          <w:rFonts w:cstheme="minorHAnsi"/>
          <w:b/>
          <w:bCs/>
        </w:rPr>
        <w:lastRenderedPageBreak/>
        <w:t xml:space="preserve">Figure N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 xml:space="preserve">transcript. </w:t>
      </w:r>
    </w:p>
    <w:p w14:paraId="2D37B479" w14:textId="7B1441F8" w:rsidR="001C68B4" w:rsidRPr="0035605C" w:rsidRDefault="001C68B4" w:rsidP="00595665">
      <w:pPr>
        <w:spacing w:after="0" w:line="240" w:lineRule="auto"/>
        <w:rPr>
          <w:rFonts w:cstheme="minorHAnsi"/>
        </w:rPr>
      </w:pPr>
    </w:p>
    <w:p w14:paraId="04D6AF62" w14:textId="6B114D4D" w:rsidR="00F14C7D" w:rsidRPr="0035605C" w:rsidRDefault="00F14C7D" w:rsidP="00F14C7D">
      <w:pPr>
        <w:spacing w:after="0" w:line="240" w:lineRule="auto"/>
        <w:rPr>
          <w:rFonts w:cstheme="minorHAnsi"/>
        </w:rPr>
      </w:pPr>
      <w:r w:rsidRPr="0035605C">
        <w:rPr>
          <w:rFonts w:cstheme="minorHAnsi"/>
          <w:b/>
          <w:bCs/>
        </w:rPr>
        <w:t xml:space="preserve">Figure N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w:t>
      </w:r>
      <w:proofErr w:type="gramStart"/>
      <w:r w:rsidR="00E045D8" w:rsidRPr="0035605C">
        <w:rPr>
          <w:rFonts w:cstheme="minorHAnsi"/>
        </w:rPr>
        <w:t>indicate</w:t>
      </w:r>
      <w:proofErr w:type="gramEnd"/>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104EB2F2" w14:textId="36339B3F" w:rsidR="00F14C7D" w:rsidRPr="0035605C" w:rsidRDefault="00F14C7D" w:rsidP="00F14C7D">
      <w:pPr>
        <w:spacing w:after="0" w:line="240" w:lineRule="auto"/>
        <w:rPr>
          <w:rFonts w:cstheme="minorHAnsi"/>
        </w:rPr>
      </w:pPr>
    </w:p>
    <w:p w14:paraId="6C95BA48" w14:textId="77777777" w:rsidR="00F14C7D" w:rsidRPr="0035605C" w:rsidRDefault="00F14C7D" w:rsidP="00F14C7D">
      <w:pPr>
        <w:spacing w:after="0" w:line="240" w:lineRule="auto"/>
        <w:rPr>
          <w:rFonts w:cstheme="minorHAnsi"/>
        </w:rPr>
      </w:pPr>
      <w:r w:rsidRPr="0035605C">
        <w:rPr>
          <w:rFonts w:cstheme="minorHAnsi"/>
          <w:b/>
          <w:bCs/>
        </w:rPr>
        <w:t xml:space="preserve">Figure N3. Distance between transcript center and top SNP location for all </w:t>
      </w:r>
      <w:r w:rsidRPr="0035605C">
        <w:rPr>
          <w:rFonts w:cstheme="minorHAnsi"/>
          <w:b/>
          <w:bCs/>
          <w:i/>
          <w:iCs/>
        </w:rPr>
        <w:t xml:space="preserve">B. cinerea </w:t>
      </w:r>
      <w:r w:rsidRPr="0035605C">
        <w:rPr>
          <w:rFonts w:cstheme="minorHAnsi"/>
          <w:b/>
          <w:bCs/>
        </w:rPr>
        <w:t xml:space="preserve">expression profiles on Col-0 </w:t>
      </w:r>
      <w:r w:rsidRPr="0035605C">
        <w:rPr>
          <w:rFonts w:cstheme="minorHAnsi"/>
          <w:b/>
          <w:bCs/>
          <w:i/>
          <w:iCs/>
        </w:rPr>
        <w:t>A. thaliana</w:t>
      </w:r>
      <w:r w:rsidRPr="0035605C">
        <w:rPr>
          <w:rFonts w:cstheme="minorHAnsi"/>
          <w:b/>
          <w:bCs/>
        </w:rPr>
        <w:t xml:space="preserve">. </w:t>
      </w:r>
      <w:r w:rsidRPr="0035605C">
        <w:rPr>
          <w:rFonts w:cstheme="minorHAnsi"/>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Pr="0035605C" w:rsidRDefault="00F14C7D" w:rsidP="00F14C7D">
      <w:pPr>
        <w:spacing w:after="0" w:line="240" w:lineRule="auto"/>
        <w:rPr>
          <w:rFonts w:cstheme="minorHAnsi"/>
        </w:rPr>
      </w:pPr>
    </w:p>
    <w:p w14:paraId="3050432B" w14:textId="4EAEB75F" w:rsidR="00F14C7D" w:rsidRPr="0035605C" w:rsidRDefault="00F14C7D" w:rsidP="00F14C7D">
      <w:pPr>
        <w:spacing w:after="0" w:line="240" w:lineRule="auto"/>
        <w:rPr>
          <w:rFonts w:cstheme="minorHAnsi"/>
        </w:rPr>
      </w:pPr>
      <w:r w:rsidRPr="0035605C">
        <w:rPr>
          <w:rFonts w:cstheme="minorHAnsi"/>
          <w:b/>
          <w:bCs/>
        </w:rPr>
        <w:t xml:space="preserve">Figure N4. </w:t>
      </w:r>
      <w:r w:rsidR="008B351C" w:rsidRPr="0035605C">
        <w:rPr>
          <w:rFonts w:cstheme="minorHAnsi"/>
          <w:b/>
          <w:bCs/>
          <w:i/>
        </w:rPr>
        <w:t>c</w:t>
      </w:r>
      <w:r w:rsidRPr="0035605C">
        <w:rPr>
          <w:rFonts w:cstheme="minorHAnsi"/>
          <w:b/>
          <w:bCs/>
          <w:i/>
        </w:rPr>
        <w:t>is</w:t>
      </w:r>
      <w:r w:rsidRPr="0035605C">
        <w:rPr>
          <w:rFonts w:cstheme="minorHAnsi"/>
          <w:b/>
          <w:bCs/>
        </w:rPr>
        <w:t>-effect analysis of the botc</w:t>
      </w:r>
      <w:r w:rsidR="00EC1F7B">
        <w:rPr>
          <w:rFonts w:cstheme="minorHAnsi"/>
          <w:b/>
          <w:bCs/>
        </w:rPr>
        <w:t>i</w:t>
      </w:r>
      <w:r w:rsidRPr="0035605C">
        <w:rPr>
          <w:rFonts w:cstheme="minorHAnsi"/>
          <w:b/>
          <w:bCs/>
        </w:rPr>
        <w:t xml:space="preserve">nic acid biosynthetic gene network. </w:t>
      </w:r>
      <w:r w:rsidRPr="0035605C">
        <w:rPr>
          <w:rFonts w:cstheme="minorHAnsi"/>
        </w:rPr>
        <w:t xml:space="preserve">Panel a is </w:t>
      </w:r>
      <w:r w:rsidR="008B351C" w:rsidRPr="0035605C">
        <w:rPr>
          <w:rFonts w:cstheme="minorHAnsi"/>
        </w:rPr>
        <w:t>h</w:t>
      </w:r>
      <w:r w:rsidRPr="0035605C">
        <w:rPr>
          <w:rFonts w:cstheme="minorHAnsi"/>
        </w:rPr>
        <w:t xml:space="preserve">ierarchical clustering of </w:t>
      </w:r>
      <w:r w:rsidRPr="0035605C">
        <w:rPr>
          <w:rFonts w:cstheme="minorHAnsi"/>
          <w:i/>
          <w:iCs/>
        </w:rPr>
        <w:t xml:space="preserve">B. cinerea </w:t>
      </w:r>
      <w:r w:rsidRPr="0035605C">
        <w:rPr>
          <w:rFonts w:cstheme="minorHAnsi"/>
        </w:rPr>
        <w:t>isolates from SNPs within the botc</w:t>
      </w:r>
      <w:r w:rsidR="00EC1F7B">
        <w:rPr>
          <w:rFonts w:cstheme="minorHAnsi"/>
        </w:rPr>
        <w:t>i</w:t>
      </w:r>
      <w:r w:rsidRPr="0035605C">
        <w:rPr>
          <w:rFonts w:cstheme="minorHAnsi"/>
        </w:rPr>
        <w:t>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w:t>
      </w:r>
      <w:r w:rsidR="00EC1F7B">
        <w:rPr>
          <w:rFonts w:cstheme="minorHAnsi"/>
        </w:rPr>
        <w:t>i</w:t>
      </w:r>
      <w:r w:rsidRPr="0035605C">
        <w:rPr>
          <w:rFonts w:cstheme="minorHAnsi"/>
        </w:rPr>
        <w:t xml:space="preserve">nic acid network-level expression within </w:t>
      </w:r>
      <w:r w:rsidRPr="0035605C">
        <w:rPr>
          <w:rFonts w:cstheme="minorHAnsi"/>
          <w:i/>
          <w:iCs/>
        </w:rPr>
        <w:t>B. cinerea</w:t>
      </w:r>
      <w:r w:rsidRPr="0035605C">
        <w:rPr>
          <w:rFonts w:cstheme="minorHAnsi"/>
        </w:rPr>
        <w:t xml:space="preserve"> clusters. Isolates are clustered based membership in groups defined by hierarchical clustering of the SNPs within the botc</w:t>
      </w:r>
      <w:r w:rsidR="00EC1F7B">
        <w:rPr>
          <w:rFonts w:cstheme="minorHAnsi"/>
        </w:rPr>
        <w:t>i</w:t>
      </w:r>
      <w:r w:rsidRPr="0035605C">
        <w:rPr>
          <w:rFonts w:cstheme="minorHAnsi"/>
        </w:rPr>
        <w:t>nic acid biosynthesis network (Figure X5). Panel c is the gene models of the biosynthetic gene network, with the cluster 3 deletion indicated as a triangle.</w:t>
      </w:r>
    </w:p>
    <w:p w14:paraId="1F9F6DAB" w14:textId="77777777" w:rsidR="00F14C7D" w:rsidRPr="0035605C" w:rsidRDefault="00F14C7D" w:rsidP="00F14C7D">
      <w:pPr>
        <w:spacing w:after="0" w:line="240" w:lineRule="auto"/>
        <w:rPr>
          <w:rFonts w:cstheme="minorHAnsi"/>
        </w:rPr>
      </w:pPr>
    </w:p>
    <w:p w14:paraId="57CFCEEF" w14:textId="77777777" w:rsidR="00F14C7D" w:rsidRPr="0035605C" w:rsidRDefault="00F14C7D" w:rsidP="00F14C7D">
      <w:pPr>
        <w:spacing w:after="0" w:line="240" w:lineRule="auto"/>
        <w:rPr>
          <w:rFonts w:cstheme="minorHAnsi"/>
        </w:rPr>
      </w:pPr>
      <w:r w:rsidRPr="0035605C">
        <w:rPr>
          <w:rFonts w:cstheme="minorHAnsi"/>
          <w:b/>
          <w:bCs/>
        </w:rPr>
        <w:t xml:space="preserve">Figure N5. Manhattan-type plot of GEMMA results of transcriptome-wide </w:t>
      </w:r>
      <w:r w:rsidRPr="0035605C">
        <w:rPr>
          <w:rFonts w:cstheme="minorHAnsi"/>
          <w:b/>
          <w:bCs/>
          <w:i/>
          <w:iCs/>
        </w:rPr>
        <w:t>B. cinere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548C055B" w14:textId="258FFED0" w:rsidR="00FF00AF" w:rsidRPr="0035605C" w:rsidRDefault="00FF00AF" w:rsidP="008356B6">
      <w:pPr>
        <w:spacing w:after="0" w:line="240" w:lineRule="auto"/>
        <w:rPr>
          <w:rFonts w:cstheme="minorHAnsi"/>
        </w:rPr>
      </w:pPr>
    </w:p>
    <w:p w14:paraId="34F1CF33" w14:textId="0F84DE83" w:rsidR="00F14C7D" w:rsidRPr="0035605C" w:rsidRDefault="00F14C7D" w:rsidP="00F14C7D">
      <w:pPr>
        <w:spacing w:after="0" w:line="240" w:lineRule="auto"/>
        <w:rPr>
          <w:rFonts w:cstheme="minorHAnsi"/>
        </w:rPr>
      </w:pPr>
      <w:r w:rsidRPr="0035605C">
        <w:rPr>
          <w:rFonts w:cstheme="minorHAnsi"/>
          <w:b/>
          <w:bCs/>
        </w:rPr>
        <w:t xml:space="preserve">Figure N6. All eQTL hotspots across the </w:t>
      </w:r>
      <w:r w:rsidRPr="0035605C">
        <w:rPr>
          <w:rFonts w:cstheme="minorHAnsi"/>
          <w:b/>
          <w:bCs/>
          <w:i/>
          <w:iCs/>
        </w:rPr>
        <w:t xml:space="preserve">B. cinerea </w:t>
      </w:r>
      <w:r w:rsidRPr="0035605C">
        <w:rPr>
          <w:rFonts w:cstheme="minorHAnsi"/>
          <w:b/>
          <w:bCs/>
        </w:rPr>
        <w:t xml:space="preserve">and </w:t>
      </w:r>
      <w:r w:rsidRPr="0035605C">
        <w:rPr>
          <w:rFonts w:cstheme="minorHAnsi"/>
          <w:b/>
          <w:bCs/>
          <w:i/>
          <w:iCs/>
        </w:rPr>
        <w:t xml:space="preserve">A. thaliana </w:t>
      </w:r>
      <w:r w:rsidRPr="0035605C">
        <w:rPr>
          <w:rFonts w:cstheme="minorHAnsi"/>
          <w:b/>
          <w:bCs/>
        </w:rPr>
        <w:t xml:space="preserve">transcriptomes. </w:t>
      </w:r>
      <w:r w:rsidRPr="0035605C">
        <w:rPr>
          <w:rFonts w:cstheme="minorHAnsi"/>
        </w:rPr>
        <w:t xml:space="preserve">We counted the number of genes (transcripts) associated with each SNP. Panel a is for all </w:t>
      </w:r>
      <w:r w:rsidRPr="0035605C">
        <w:rPr>
          <w:rFonts w:cstheme="minorHAnsi"/>
          <w:i/>
          <w:iCs/>
        </w:rPr>
        <w:t xml:space="preserve">B. cinerea </w:t>
      </w:r>
      <w:r w:rsidRPr="0035605C">
        <w:rPr>
          <w:rFonts w:cstheme="minorHAnsi"/>
        </w:rPr>
        <w:t xml:space="preserve">transcripts, panel b is all </w:t>
      </w:r>
      <w:r w:rsidRPr="0035605C">
        <w:rPr>
          <w:rFonts w:cstheme="minorHAnsi"/>
          <w:i/>
          <w:iCs/>
        </w:rPr>
        <w:t xml:space="preserve">A. thaliana </w:t>
      </w:r>
      <w:r w:rsidRPr="0035605C">
        <w:rPr>
          <w:rFonts w:cstheme="minorHAnsi"/>
        </w:rPr>
        <w:t xml:space="preserve">transcripts. </w:t>
      </w:r>
    </w:p>
    <w:p w14:paraId="7758F777" w14:textId="77777777" w:rsidR="00F14C7D" w:rsidRPr="0035605C" w:rsidRDefault="00F14C7D" w:rsidP="00F14C7D">
      <w:pPr>
        <w:spacing w:after="0" w:line="240" w:lineRule="auto"/>
        <w:rPr>
          <w:rFonts w:cstheme="minorHAnsi"/>
        </w:rPr>
      </w:pPr>
    </w:p>
    <w:p w14:paraId="645CF906" w14:textId="77777777" w:rsidR="00F14C7D" w:rsidRPr="0035605C" w:rsidRDefault="00F14C7D" w:rsidP="00F14C7D">
      <w:pPr>
        <w:spacing w:after="0" w:line="240" w:lineRule="auto"/>
        <w:rPr>
          <w:rFonts w:cstheme="minorHAnsi"/>
        </w:rPr>
      </w:pPr>
      <w:r w:rsidRPr="0035605C">
        <w:rPr>
          <w:rFonts w:cstheme="minorHAnsi"/>
          <w:b/>
          <w:bCs/>
        </w:rPr>
        <w:t xml:space="preserve">Figure N7.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77B803BB" w:rsidR="00977D5C" w:rsidRPr="0035605C" w:rsidRDefault="00977D5C" w:rsidP="00977D5C">
      <w:pPr>
        <w:spacing w:after="0" w:line="240" w:lineRule="auto"/>
        <w:rPr>
          <w:rFonts w:cstheme="minorHAnsi"/>
          <w:bCs/>
        </w:rPr>
      </w:pPr>
      <w:r w:rsidRPr="0035605C">
        <w:rPr>
          <w:rFonts w:cstheme="minorHAnsi"/>
          <w:b/>
          <w:bCs/>
        </w:rPr>
        <w:t xml:space="preserve">Figure N8.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202F36E0" w14:textId="77777777" w:rsidR="00F14C7D" w:rsidRPr="0035605C" w:rsidRDefault="00F14C7D" w:rsidP="008356B6">
      <w:pPr>
        <w:spacing w:after="0" w:line="240" w:lineRule="auto"/>
        <w:rPr>
          <w:rFonts w:cstheme="minorHAnsi"/>
        </w:rPr>
      </w:pPr>
    </w:p>
    <w:p w14:paraId="7DA8B212" w14:textId="48B391E2" w:rsidR="00812637" w:rsidRPr="0035605C" w:rsidRDefault="00925468" w:rsidP="00925468">
      <w:pPr>
        <w:spacing w:line="480" w:lineRule="auto"/>
        <w:rPr>
          <w:rFonts w:cstheme="minorHAnsi"/>
        </w:rPr>
      </w:pPr>
      <w:r w:rsidRPr="0035605C">
        <w:rPr>
          <w:rFonts w:cstheme="minorHAnsi"/>
        </w:rPr>
        <w:lastRenderedPageBreak/>
        <w:t>REFERENCES</w:t>
      </w:r>
    </w:p>
    <w:p w14:paraId="260AA1F5" w14:textId="77777777" w:rsidR="00C67343" w:rsidRPr="00C67343" w:rsidRDefault="00812637" w:rsidP="00C67343">
      <w:pPr>
        <w:pStyle w:val="EndNoteBibliography"/>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C67343" w:rsidRPr="00C67343">
        <w:t xml:space="preserve">Atwell, S., J. Corwin, N. Soltis and D. Kliebenstein (2018). "Resequencing and association mapping of the generalist pathogen Botrytis cinerea." </w:t>
      </w:r>
      <w:r w:rsidR="00C67343" w:rsidRPr="00C67343">
        <w:rPr>
          <w:u w:val="single"/>
        </w:rPr>
        <w:t>bioRxiv</w:t>
      </w:r>
      <w:r w:rsidR="00C67343" w:rsidRPr="00C67343">
        <w:t>.</w:t>
      </w:r>
    </w:p>
    <w:p w14:paraId="1EB3237C" w14:textId="77777777" w:rsidR="00C67343" w:rsidRPr="00C67343" w:rsidRDefault="00C67343" w:rsidP="00C67343">
      <w:pPr>
        <w:pStyle w:val="EndNoteBibliography"/>
        <w:spacing w:after="0"/>
      </w:pPr>
      <w:r w:rsidRPr="00C67343">
        <w:t xml:space="preserve">Atwell, S., J. Corwin, N. Soltis, A. Subedy, K. Denby and D. J. Kliebenstein (2015). "Whole genome resequencing of Botrytis cinerea isolates identifies high levels of standing diversity." </w:t>
      </w:r>
      <w:r w:rsidRPr="00C67343">
        <w:rPr>
          <w:u w:val="single"/>
        </w:rPr>
        <w:t>Frontiers in microbiology</w:t>
      </w:r>
      <w:r w:rsidRPr="00C67343">
        <w:t xml:space="preserve"> </w:t>
      </w:r>
      <w:r w:rsidRPr="00C67343">
        <w:rPr>
          <w:b/>
        </w:rPr>
        <w:t>6</w:t>
      </w:r>
      <w:r w:rsidRPr="00C67343">
        <w:t>: 996.</w:t>
      </w:r>
    </w:p>
    <w:p w14:paraId="4B87844C" w14:textId="77777777" w:rsidR="00C67343" w:rsidRPr="00C67343" w:rsidRDefault="00C67343" w:rsidP="00C67343">
      <w:pPr>
        <w:pStyle w:val="EndNoteBibliography"/>
        <w:spacing w:after="0"/>
      </w:pPr>
      <w:r w:rsidRPr="00C67343">
        <w:t xml:space="preserve">Barrett, L. G., J. M. Kniskern, N. Bodenhausen, W. Zhang and J. Bergelson (2009). "Continua of specificity and virulence in plant host–pathogen interactions: causes and consequences." </w:t>
      </w:r>
      <w:r w:rsidRPr="00C67343">
        <w:rPr>
          <w:u w:val="single"/>
        </w:rPr>
        <w:t>New Phytologist</w:t>
      </w:r>
      <w:r w:rsidRPr="00C67343">
        <w:t xml:space="preserve"> </w:t>
      </w:r>
      <w:r w:rsidRPr="00C67343">
        <w:rPr>
          <w:b/>
        </w:rPr>
        <w:t>183</w:t>
      </w:r>
      <w:r w:rsidRPr="00C67343">
        <w:t>(3): 513-529.</w:t>
      </w:r>
    </w:p>
    <w:p w14:paraId="5703506C" w14:textId="77777777" w:rsidR="00C67343" w:rsidRPr="00C67343" w:rsidRDefault="00C67343" w:rsidP="00C67343">
      <w:pPr>
        <w:pStyle w:val="EndNoteBibliography"/>
        <w:spacing w:after="0"/>
      </w:pPr>
      <w:r w:rsidRPr="00C67343">
        <w:t xml:space="preserve">Bartha, I., P. J. McLaren, C. Brumme, R. Harrigan, A. Telenti and J. Fellay (2017). "Estimating the respective contributions of human and viral genetic variation to HIV control." </w:t>
      </w:r>
      <w:r w:rsidRPr="00C67343">
        <w:rPr>
          <w:u w:val="single"/>
        </w:rPr>
        <w:t>PLoS computational biology</w:t>
      </w:r>
      <w:r w:rsidRPr="00C67343">
        <w:t xml:space="preserve"> </w:t>
      </w:r>
      <w:r w:rsidRPr="00C67343">
        <w:rPr>
          <w:b/>
        </w:rPr>
        <w:t>13</w:t>
      </w:r>
      <w:r w:rsidRPr="00C67343">
        <w:t>(2): e1005339.</w:t>
      </w:r>
    </w:p>
    <w:p w14:paraId="3BCBEF56" w14:textId="77777777" w:rsidR="00C67343" w:rsidRPr="00C67343" w:rsidRDefault="00C67343" w:rsidP="00C67343">
      <w:pPr>
        <w:pStyle w:val="EndNoteBibliography"/>
        <w:spacing w:after="0"/>
      </w:pPr>
      <w:r w:rsidRPr="00C67343">
        <w:t xml:space="preserve">Bartoli, C. and F. Roux (2017). "Genome-Wide Association Studies In Plant Pathosystems: Toward an Ecological Genomics Approach." </w:t>
      </w:r>
      <w:r w:rsidRPr="00C67343">
        <w:rPr>
          <w:u w:val="single"/>
        </w:rPr>
        <w:t>Frontiers in plant science</w:t>
      </w:r>
      <w:r w:rsidRPr="00C67343">
        <w:t xml:space="preserve"> </w:t>
      </w:r>
      <w:r w:rsidRPr="00C67343">
        <w:rPr>
          <w:b/>
        </w:rPr>
        <w:t>8</w:t>
      </w:r>
      <w:r w:rsidRPr="00C67343">
        <w:t>.</w:t>
      </w:r>
    </w:p>
    <w:p w14:paraId="6ABA38D8" w14:textId="77777777" w:rsidR="00C67343" w:rsidRPr="00C67343" w:rsidRDefault="00C67343" w:rsidP="00C67343">
      <w:pPr>
        <w:pStyle w:val="EndNoteBibliography"/>
        <w:spacing w:after="0"/>
      </w:pPr>
      <w:r w:rsidRPr="00C67343">
        <w:t xml:space="preserve">Brem, R. B., G. Yvert, R. Clinton and L. Kruglyak (2002). "Genetic dissection of transcriptional regulation in budding yeast." </w:t>
      </w:r>
      <w:r w:rsidRPr="00C67343">
        <w:rPr>
          <w:u w:val="single"/>
        </w:rPr>
        <w:t>Science</w:t>
      </w:r>
      <w:r w:rsidRPr="00C67343">
        <w:t xml:space="preserve"> </w:t>
      </w:r>
      <w:r w:rsidRPr="00C67343">
        <w:rPr>
          <w:b/>
        </w:rPr>
        <w:t>296</w:t>
      </w:r>
      <w:r w:rsidRPr="00C67343">
        <w:t>(5568): 752-755.</w:t>
      </w:r>
    </w:p>
    <w:p w14:paraId="500B0D48" w14:textId="77777777" w:rsidR="00C67343" w:rsidRPr="00C67343" w:rsidRDefault="00C67343" w:rsidP="00C67343">
      <w:pPr>
        <w:pStyle w:val="EndNoteBibliography"/>
        <w:spacing w:after="0"/>
      </w:pPr>
      <w:r w:rsidRPr="00C67343">
        <w:t xml:space="preserve">Chen, X., C. A. Hackett, R. E. Niks, P. E. Hedley, C. Booth, A. Druka, T. C. Marcel, A. Vels, M. Bayer and I. Milne (2010). "An eQTL analysis of partial resistance to Puccinia hordei in barley." </w:t>
      </w:r>
      <w:r w:rsidRPr="00C67343">
        <w:rPr>
          <w:u w:val="single"/>
        </w:rPr>
        <w:t>PLoS One</w:t>
      </w:r>
      <w:r w:rsidRPr="00C67343">
        <w:t xml:space="preserve"> </w:t>
      </w:r>
      <w:r w:rsidRPr="00C67343">
        <w:rPr>
          <w:b/>
        </w:rPr>
        <w:t>5</w:t>
      </w:r>
      <w:r w:rsidRPr="00C67343">
        <w:t>(1): e8598.</w:t>
      </w:r>
    </w:p>
    <w:p w14:paraId="5EAC4BEB" w14:textId="77777777" w:rsidR="00C67343" w:rsidRPr="00C67343" w:rsidRDefault="00C67343" w:rsidP="00C67343">
      <w:pPr>
        <w:pStyle w:val="EndNoteBibliography"/>
        <w:spacing w:after="0"/>
      </w:pPr>
      <w:r w:rsidRPr="00C67343">
        <w:t xml:space="preserve">Christie, N., A. A. Myburg, F. Joubert, S. L. Murray, M. Carstens, Y. C. Lin, J. Meyer, B. G. Crampton, S. A. Christensen and J. F. Ntuli (2017). "Systems genetics reveals a transcriptional network associated with susceptibility in the maize–grey leaf spot pathosystem." </w:t>
      </w:r>
      <w:r w:rsidRPr="00C67343">
        <w:rPr>
          <w:u w:val="single"/>
        </w:rPr>
        <w:t>The Plant Journal</w:t>
      </w:r>
      <w:r w:rsidRPr="00C67343">
        <w:t xml:space="preserve"> </w:t>
      </w:r>
      <w:r w:rsidRPr="00C67343">
        <w:rPr>
          <w:b/>
        </w:rPr>
        <w:t>89</w:t>
      </w:r>
      <w:r w:rsidRPr="00C67343">
        <w:t>(4): 746-763.</w:t>
      </w:r>
    </w:p>
    <w:p w14:paraId="5ECA9F60" w14:textId="77777777" w:rsidR="00C67343" w:rsidRPr="00C67343" w:rsidRDefault="00C67343" w:rsidP="00C67343">
      <w:pPr>
        <w:pStyle w:val="EndNoteBibliography"/>
        <w:spacing w:after="0"/>
      </w:pPr>
      <w:r w:rsidRPr="00C67343">
        <w:t xml:space="preserve">Colmenares, A. J., J. Aleu, R. Duran-Patron, I. G. Collado and R. Hernandez-Galan (2002). "The putative role of botrydial and related metabolites in the infection mechanism of Botrytis cinerea." </w:t>
      </w:r>
      <w:r w:rsidRPr="00C67343">
        <w:rPr>
          <w:u w:val="single"/>
        </w:rPr>
        <w:t>Journal of chemical ecology</w:t>
      </w:r>
      <w:r w:rsidRPr="00C67343">
        <w:t xml:space="preserve"> </w:t>
      </w:r>
      <w:r w:rsidRPr="00C67343">
        <w:rPr>
          <w:b/>
        </w:rPr>
        <w:t>28</w:t>
      </w:r>
      <w:r w:rsidRPr="00C67343">
        <w:t>(5): 997-1005.</w:t>
      </w:r>
    </w:p>
    <w:p w14:paraId="1CCBE3FF" w14:textId="77777777" w:rsidR="00C67343" w:rsidRPr="00C67343" w:rsidRDefault="00C67343" w:rsidP="00C67343">
      <w:pPr>
        <w:pStyle w:val="EndNoteBibliography"/>
        <w:spacing w:after="0"/>
      </w:pPr>
      <w:r w:rsidRPr="00C67343">
        <w:t xml:space="preserve">Corwin, J. A., D. Copeland, J. Feusier, A. Subedy, R. Eshbaugh, C. Palmer, J. Maloof and D. J. Kliebenstein (2016). "The quantitative basis of the Arabidopsis innate immune system to endemic pathogens depends on pathogen genetics." </w:t>
      </w:r>
      <w:r w:rsidRPr="00C67343">
        <w:rPr>
          <w:u w:val="single"/>
        </w:rPr>
        <w:t>PLoS Genet</w:t>
      </w:r>
      <w:r w:rsidRPr="00C67343">
        <w:t xml:space="preserve"> </w:t>
      </w:r>
      <w:r w:rsidRPr="00C67343">
        <w:rPr>
          <w:b/>
        </w:rPr>
        <w:t>12</w:t>
      </w:r>
      <w:r w:rsidRPr="00C67343">
        <w:t>(2): e1005789.</w:t>
      </w:r>
    </w:p>
    <w:p w14:paraId="1BB80BB7" w14:textId="77777777" w:rsidR="00C67343" w:rsidRPr="00C67343" w:rsidRDefault="00C67343" w:rsidP="00C67343">
      <w:pPr>
        <w:pStyle w:val="EndNoteBibliography"/>
        <w:spacing w:after="0"/>
      </w:pPr>
      <w:r w:rsidRPr="00C67343">
        <w:t xml:space="preserve">Deighton, N., I. Muckenschnabel, A. J. Colmenares, I. G. Collado and B. Williamson (2001). "Botrydial is produced in plant tissues infected by Botrytis cinerea." </w:t>
      </w:r>
      <w:r w:rsidRPr="00C67343">
        <w:rPr>
          <w:u w:val="single"/>
        </w:rPr>
        <w:t>Phytochemistry</w:t>
      </w:r>
      <w:r w:rsidRPr="00C67343">
        <w:t xml:space="preserve"> </w:t>
      </w:r>
      <w:r w:rsidRPr="00C67343">
        <w:rPr>
          <w:b/>
        </w:rPr>
        <w:t>57</w:t>
      </w:r>
      <w:r w:rsidRPr="00C67343">
        <w:t>(5): 689-692.</w:t>
      </w:r>
    </w:p>
    <w:p w14:paraId="47B63AE4" w14:textId="77777777" w:rsidR="00C67343" w:rsidRPr="00C67343" w:rsidRDefault="00C67343" w:rsidP="00C67343">
      <w:pPr>
        <w:pStyle w:val="EndNoteBibliography"/>
        <w:spacing w:after="0"/>
      </w:pPr>
      <w:r w:rsidRPr="00C67343">
        <w:t xml:space="preserve">Denby, K. J., P. Kumar and D. J. Kliebenstein (2004). "Identification of Botrytis cinerea susceptibility loci in Arabidopsis thaliana." </w:t>
      </w:r>
      <w:r w:rsidRPr="00C67343">
        <w:rPr>
          <w:u w:val="single"/>
        </w:rPr>
        <w:t>The Plant Journal</w:t>
      </w:r>
      <w:r w:rsidRPr="00C67343">
        <w:t xml:space="preserve"> </w:t>
      </w:r>
      <w:r w:rsidRPr="00C67343">
        <w:rPr>
          <w:b/>
        </w:rPr>
        <w:t>38</w:t>
      </w:r>
      <w:r w:rsidRPr="00C67343">
        <w:t>(3): 473-486.</w:t>
      </w:r>
    </w:p>
    <w:p w14:paraId="11EF4911" w14:textId="77777777" w:rsidR="00C67343" w:rsidRPr="00C67343" w:rsidRDefault="00C67343" w:rsidP="00C67343">
      <w:pPr>
        <w:pStyle w:val="EndNoteBibliography"/>
        <w:spacing w:after="0"/>
      </w:pPr>
      <w:r w:rsidRPr="00C67343">
        <w:t xml:space="preserve">Evans, D. M. and L. R. Cardon (2006). "Genome-wide association: a promising start to a long race." </w:t>
      </w:r>
      <w:r w:rsidRPr="00C67343">
        <w:rPr>
          <w:u w:val="single"/>
        </w:rPr>
        <w:t>Trends in Genetics</w:t>
      </w:r>
      <w:r w:rsidRPr="00C67343">
        <w:t xml:space="preserve"> </w:t>
      </w:r>
      <w:r w:rsidRPr="00C67343">
        <w:rPr>
          <w:b/>
        </w:rPr>
        <w:t>22</w:t>
      </w:r>
      <w:r w:rsidRPr="00C67343">
        <w:t>(7): 350-354.</w:t>
      </w:r>
    </w:p>
    <w:p w14:paraId="5D62EEA5" w14:textId="77777777" w:rsidR="00C67343" w:rsidRPr="00C67343" w:rsidRDefault="00C67343" w:rsidP="00C67343">
      <w:pPr>
        <w:pStyle w:val="EndNoteBibliography"/>
        <w:spacing w:after="0"/>
      </w:pPr>
      <w:r w:rsidRPr="00C67343">
        <w:t xml:space="preserve">Fordyce, R., N. Soltis, C. Caseys, G. Gwinner, J. Corwin, S. Atwell, D. Copeland, J. Feusier, A. Subedy, R. Eshbaugh and D. Kliebenstein (2018). "Combining Digital Imaging and GWA Mapping to Dissect Visual Traits in Plant/Pathogen Interactions." </w:t>
      </w:r>
      <w:r w:rsidRPr="00C67343">
        <w:rPr>
          <w:u w:val="single"/>
        </w:rPr>
        <w:t>Plant Physiology</w:t>
      </w:r>
      <w:r w:rsidRPr="00C67343">
        <w:t>.</w:t>
      </w:r>
    </w:p>
    <w:p w14:paraId="08ADA411" w14:textId="77777777" w:rsidR="00C67343" w:rsidRPr="00C67343" w:rsidRDefault="00C67343" w:rsidP="00C67343">
      <w:pPr>
        <w:pStyle w:val="EndNoteBibliography"/>
        <w:spacing w:after="0"/>
      </w:pPr>
      <w:r w:rsidRPr="00C67343">
        <w:t xml:space="preserve">Fordyce, R. F., N. E. Soltis, C. Caseys, R. Gwinner, J. A. Corwin, S. Atwell, D. Copeland, J. Feusier, A. Subedy and R. Eshbaugh (2018). "Digital Imaging Combined with Genome-Wide Association Mapping Links Loci to Plant-Pathogen Interaction Traits." </w:t>
      </w:r>
      <w:r w:rsidRPr="00C67343">
        <w:rPr>
          <w:u w:val="single"/>
        </w:rPr>
        <w:t>Plant physiology</w:t>
      </w:r>
      <w:r w:rsidRPr="00C67343">
        <w:t xml:space="preserve"> </w:t>
      </w:r>
      <w:r w:rsidRPr="00C67343">
        <w:rPr>
          <w:b/>
        </w:rPr>
        <w:t>178</w:t>
      </w:r>
      <w:r w:rsidRPr="00C67343">
        <w:t>(3): 1406-1422.</w:t>
      </w:r>
    </w:p>
    <w:p w14:paraId="404F189F" w14:textId="77777777" w:rsidR="00C67343" w:rsidRPr="00C67343" w:rsidRDefault="00C67343" w:rsidP="00C67343">
      <w:pPr>
        <w:pStyle w:val="EndNoteBibliography"/>
        <w:spacing w:after="0"/>
      </w:pPr>
      <w:r w:rsidRPr="00C67343">
        <w:t xml:space="preserve">Glazebrook, J. (2005). "Contrasting mechanisms of defense against biotrophic and necrotrophic pathogens." </w:t>
      </w:r>
      <w:r w:rsidRPr="00C67343">
        <w:rPr>
          <w:u w:val="single"/>
        </w:rPr>
        <w:t>Annu. Rev. Phytopathol.</w:t>
      </w:r>
      <w:r w:rsidRPr="00C67343">
        <w:t xml:space="preserve"> </w:t>
      </w:r>
      <w:r w:rsidRPr="00C67343">
        <w:rPr>
          <w:b/>
        </w:rPr>
        <w:t>43</w:t>
      </w:r>
      <w:r w:rsidRPr="00C67343">
        <w:t>: 205-227.</w:t>
      </w:r>
    </w:p>
    <w:p w14:paraId="30E01A2F" w14:textId="77777777" w:rsidR="00C67343" w:rsidRPr="00C67343" w:rsidRDefault="00C67343" w:rsidP="00C67343">
      <w:pPr>
        <w:pStyle w:val="EndNoteBibliography"/>
        <w:spacing w:after="0"/>
      </w:pPr>
      <w:r w:rsidRPr="00C67343">
        <w:t xml:space="preserve">Goss, E. M. and J. Bergelson (2006). "Variation in resistance and virulence in the interaction between Arabidopsis thaliana and a bacterial pathogen." </w:t>
      </w:r>
      <w:r w:rsidRPr="00C67343">
        <w:rPr>
          <w:u w:val="single"/>
        </w:rPr>
        <w:t>Evolution</w:t>
      </w:r>
      <w:r w:rsidRPr="00C67343">
        <w:t xml:space="preserve"> </w:t>
      </w:r>
      <w:r w:rsidRPr="00C67343">
        <w:rPr>
          <w:b/>
        </w:rPr>
        <w:t>60</w:t>
      </w:r>
      <w:r w:rsidRPr="00C67343">
        <w:t>(8): 1562-1573.</w:t>
      </w:r>
    </w:p>
    <w:p w14:paraId="4B70DCF3" w14:textId="77777777" w:rsidR="00C67343" w:rsidRPr="00C67343" w:rsidRDefault="00C67343" w:rsidP="00C67343">
      <w:pPr>
        <w:pStyle w:val="EndNoteBibliography"/>
        <w:spacing w:after="0"/>
      </w:pPr>
      <w:r w:rsidRPr="00C67343">
        <w:t xml:space="preserve">Guo, Y., S. Fudali, J. Gimeno, P. DiGennaro, S. Chang, V. M. Williamson, D. M. Bird and D. M. Nielsen (2017). "Networks underpinning symbiosis revealed through cross-species eQTL mapping." </w:t>
      </w:r>
      <w:r w:rsidRPr="00C67343">
        <w:rPr>
          <w:u w:val="single"/>
        </w:rPr>
        <w:t>Genetics</w:t>
      </w:r>
      <w:r w:rsidRPr="00C67343">
        <w:t>: genetics. 117.202531.</w:t>
      </w:r>
    </w:p>
    <w:p w14:paraId="2C33BFE0" w14:textId="77777777" w:rsidR="00C67343" w:rsidRPr="00C67343" w:rsidRDefault="00C67343" w:rsidP="00C67343">
      <w:pPr>
        <w:pStyle w:val="EndNoteBibliography"/>
        <w:spacing w:after="0"/>
      </w:pPr>
      <w:r w:rsidRPr="00C67343">
        <w:lastRenderedPageBreak/>
        <w:t xml:space="preserve">Keurentjes, J. J., J. Fu, I. R. Terpstra, J. M. Garcia, G. van den Ackerveken, L. B. Snoek, A. J. Peeters, D. Vreugdenhil, M. Koornneef and R. C. Jansen (2007). "Regulatory network construction in Arabidopsis by using genome-wide gene expression quantitative trait loci." </w:t>
      </w:r>
      <w:r w:rsidRPr="00C67343">
        <w:rPr>
          <w:u w:val="single"/>
        </w:rPr>
        <w:t>Proceedings of the National Academy of Sciences</w:t>
      </w:r>
      <w:r w:rsidRPr="00C67343">
        <w:t xml:space="preserve"> </w:t>
      </w:r>
      <w:r w:rsidRPr="00C67343">
        <w:rPr>
          <w:b/>
        </w:rPr>
        <w:t>104</w:t>
      </w:r>
      <w:r w:rsidRPr="00C67343">
        <w:t>(5): 1708-1713.</w:t>
      </w:r>
    </w:p>
    <w:p w14:paraId="4780B0C6" w14:textId="77777777" w:rsidR="00C67343" w:rsidRPr="00C67343" w:rsidRDefault="00C67343" w:rsidP="00C67343">
      <w:pPr>
        <w:pStyle w:val="EndNoteBibliography"/>
        <w:spacing w:after="0"/>
      </w:pPr>
      <w:r w:rsidRPr="00C67343">
        <w:t xml:space="preserve">Kumar, R., Y. Ichihashi, S. Kimura, D. H. Chitwood, L. R. Headland, J. Peng, J. N. Maloof and N. R. Sinha (2012). "A high-throughput method for Illumina RNA-Seq library preparation." </w:t>
      </w:r>
      <w:r w:rsidRPr="00C67343">
        <w:rPr>
          <w:u w:val="single"/>
        </w:rPr>
        <w:t>Frontiers in plant science</w:t>
      </w:r>
      <w:r w:rsidRPr="00C67343">
        <w:t xml:space="preserve"> </w:t>
      </w:r>
      <w:r w:rsidRPr="00C67343">
        <w:rPr>
          <w:b/>
        </w:rPr>
        <w:t>3</w:t>
      </w:r>
      <w:r w:rsidRPr="00C67343">
        <w:t>.</w:t>
      </w:r>
    </w:p>
    <w:p w14:paraId="2CE070DE" w14:textId="77777777" w:rsidR="00C67343" w:rsidRPr="00C67343" w:rsidRDefault="00C67343" w:rsidP="00C67343">
      <w:pPr>
        <w:pStyle w:val="EndNoteBibliography"/>
        <w:spacing w:after="0"/>
      </w:pPr>
      <w:r w:rsidRPr="00C67343">
        <w:t xml:space="preserve">Langmead, B., C. Trapnell, M. Pop and S. L. Salzberg (2009). "Ultrafast and memory-efficient alignment of short DNA sequences to the human genome." </w:t>
      </w:r>
      <w:r w:rsidRPr="00C67343">
        <w:rPr>
          <w:u w:val="single"/>
        </w:rPr>
        <w:t>Genome biology</w:t>
      </w:r>
      <w:r w:rsidRPr="00C67343">
        <w:t xml:space="preserve"> </w:t>
      </w:r>
      <w:r w:rsidRPr="00C67343">
        <w:rPr>
          <w:b/>
        </w:rPr>
        <w:t>10</w:t>
      </w:r>
      <w:r w:rsidRPr="00C67343">
        <w:t>(3): R25.</w:t>
      </w:r>
    </w:p>
    <w:p w14:paraId="77C3F987" w14:textId="77777777" w:rsidR="00C67343" w:rsidRPr="00C67343" w:rsidRDefault="00C67343" w:rsidP="00C67343">
      <w:pPr>
        <w:pStyle w:val="EndNoteBibliography"/>
        <w:spacing w:after="0"/>
      </w:pPr>
      <w:r w:rsidRPr="00C67343">
        <w:t xml:space="preserve">Li, H., B. Handsaker, A. Wysoker, T. Fennell, J. Ruan, N. Homer, G. Marth, G. Abecasis and R. Durbin (2009). "The sequence alignment/map format and SAMtools." </w:t>
      </w:r>
      <w:r w:rsidRPr="00C67343">
        <w:rPr>
          <w:u w:val="single"/>
        </w:rPr>
        <w:t>Bioinformatics</w:t>
      </w:r>
      <w:r w:rsidRPr="00C67343">
        <w:t xml:space="preserve"> </w:t>
      </w:r>
      <w:r w:rsidRPr="00C67343">
        <w:rPr>
          <w:b/>
        </w:rPr>
        <w:t>25</w:t>
      </w:r>
      <w:r w:rsidRPr="00C67343">
        <w:t>(16): 2078-2079.</w:t>
      </w:r>
    </w:p>
    <w:p w14:paraId="2D950DBD" w14:textId="77777777" w:rsidR="00C67343" w:rsidRPr="00C67343" w:rsidRDefault="00C67343" w:rsidP="00C67343">
      <w:pPr>
        <w:pStyle w:val="EndNoteBibliography"/>
        <w:spacing w:after="0"/>
      </w:pPr>
      <w:r w:rsidRPr="00C67343">
        <w:t xml:space="preserve">Monks, S., A. Leonardson, H. Zhu, P. Cundiff, P. Pietrusiak, S. Edwards, J. Phillips, A. Sachs and E. Schadt (2004). "Genetic inheritance of gene expression in human cell lines." </w:t>
      </w:r>
      <w:r w:rsidRPr="00C67343">
        <w:rPr>
          <w:u w:val="single"/>
        </w:rPr>
        <w:t>The American Journal of Human Genetics</w:t>
      </w:r>
      <w:r w:rsidRPr="00C67343">
        <w:t xml:space="preserve"> </w:t>
      </w:r>
      <w:r w:rsidRPr="00C67343">
        <w:rPr>
          <w:b/>
        </w:rPr>
        <w:t>75</w:t>
      </w:r>
      <w:r w:rsidRPr="00C67343">
        <w:t>(6): 1094-1105.</w:t>
      </w:r>
    </w:p>
    <w:p w14:paraId="1C403C8E" w14:textId="77777777" w:rsidR="00C67343" w:rsidRPr="00C67343" w:rsidRDefault="00C67343" w:rsidP="00C67343">
      <w:pPr>
        <w:pStyle w:val="EndNoteBibliography"/>
        <w:spacing w:after="0"/>
      </w:pPr>
      <w:r w:rsidRPr="00C67343">
        <w:t xml:space="preserve">Nomura, K., M. Melotto and S.-Y. He (2005). "Suppression of host defense in compatible plant–Pseudomonas syringae interactions." </w:t>
      </w:r>
      <w:r w:rsidRPr="00C67343">
        <w:rPr>
          <w:u w:val="single"/>
        </w:rPr>
        <w:t>Current opinion in plant biology</w:t>
      </w:r>
      <w:r w:rsidRPr="00C67343">
        <w:t xml:space="preserve"> </w:t>
      </w:r>
      <w:r w:rsidRPr="00C67343">
        <w:rPr>
          <w:b/>
        </w:rPr>
        <w:t>8</w:t>
      </w:r>
      <w:r w:rsidRPr="00C67343">
        <w:t>(4): 361-368.</w:t>
      </w:r>
    </w:p>
    <w:p w14:paraId="6A1F6CBC" w14:textId="77777777" w:rsidR="00C67343" w:rsidRPr="00C67343" w:rsidRDefault="00C67343" w:rsidP="00C67343">
      <w:pPr>
        <w:pStyle w:val="EndNoteBibliography"/>
        <w:spacing w:after="0"/>
      </w:pPr>
      <w:r w:rsidRPr="00C67343">
        <w:t xml:space="preserve">Pinedo, C., C.-M. Wang, J.-M. Pradier, B. Dalmais, M. Choquer, P. Le Pêcheur, G. Morgant, I. G. Collado, D. E. Cane and M. Viaud (2008). "Sesquiterpene synthase from the botrydial biosynthetic gene cluster of the phytopathogen Botrytis cinerea." </w:t>
      </w:r>
      <w:r w:rsidRPr="00C67343">
        <w:rPr>
          <w:u w:val="single"/>
        </w:rPr>
        <w:t>ACS chemical biology</w:t>
      </w:r>
      <w:r w:rsidRPr="00C67343">
        <w:t xml:space="preserve"> </w:t>
      </w:r>
      <w:r w:rsidRPr="00C67343">
        <w:rPr>
          <w:b/>
        </w:rPr>
        <w:t>3</w:t>
      </w:r>
      <w:r w:rsidRPr="00C67343">
        <w:t>(12): 791-801.</w:t>
      </w:r>
    </w:p>
    <w:p w14:paraId="698C1BB7" w14:textId="77777777" w:rsidR="00C67343" w:rsidRPr="00C67343" w:rsidRDefault="00C67343" w:rsidP="00C67343">
      <w:pPr>
        <w:pStyle w:val="EndNoteBibliography"/>
        <w:spacing w:after="0"/>
      </w:pPr>
      <w:r w:rsidRPr="00C67343">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C67343">
        <w:rPr>
          <w:u w:val="single"/>
        </w:rPr>
        <w:t>Fungal genetics and biology</w:t>
      </w:r>
      <w:r w:rsidRPr="00C67343">
        <w:t xml:space="preserve"> </w:t>
      </w:r>
      <w:r w:rsidRPr="00C67343">
        <w:rPr>
          <w:b/>
        </w:rPr>
        <w:t>96</w:t>
      </w:r>
      <w:r w:rsidRPr="00C67343">
        <w:t>: 33-46.</w:t>
      </w:r>
    </w:p>
    <w:p w14:paraId="17CE8AEF" w14:textId="77777777" w:rsidR="00C67343" w:rsidRPr="00C67343" w:rsidRDefault="00C67343" w:rsidP="00C67343">
      <w:pPr>
        <w:pStyle w:val="EndNoteBibliography"/>
        <w:spacing w:after="0"/>
      </w:pPr>
      <w:r w:rsidRPr="00C67343">
        <w:t xml:space="preserve">Rowe, H. C. and D. J. Kliebenstein (2008). "Complex genetics control natural variation in Arabidopsis thaliana resistance to Botrytis cinerea." </w:t>
      </w:r>
      <w:r w:rsidRPr="00C67343">
        <w:rPr>
          <w:u w:val="single"/>
        </w:rPr>
        <w:t>Genetics</w:t>
      </w:r>
      <w:r w:rsidRPr="00C67343">
        <w:t xml:space="preserve"> </w:t>
      </w:r>
      <w:r w:rsidRPr="00C67343">
        <w:rPr>
          <w:b/>
        </w:rPr>
        <w:t>180</w:t>
      </w:r>
      <w:r w:rsidRPr="00C67343">
        <w:t>(4): 2237-2250.</w:t>
      </w:r>
    </w:p>
    <w:p w14:paraId="51676CA6" w14:textId="77777777" w:rsidR="00C67343" w:rsidRPr="00C67343" w:rsidRDefault="00C67343" w:rsidP="00C67343">
      <w:pPr>
        <w:pStyle w:val="EndNoteBibliography"/>
        <w:spacing w:after="0"/>
      </w:pPr>
      <w:r w:rsidRPr="00C67343">
        <w:t xml:space="preserve">Rowe, H. C., J. W. Walley, J. Corwin, E. K.-F. Chan, K. Dehesh and D. J. Kliebenstein (2010). "Deficiencies in jasmonate-mediated plant defense reveal quantitative variation in Botrytis cinerea pathogenesis." </w:t>
      </w:r>
      <w:r w:rsidRPr="00C67343">
        <w:rPr>
          <w:u w:val="single"/>
        </w:rPr>
        <w:t>PLoS Pathog</w:t>
      </w:r>
      <w:r w:rsidRPr="00C67343">
        <w:t xml:space="preserve"> </w:t>
      </w:r>
      <w:r w:rsidRPr="00C67343">
        <w:rPr>
          <w:b/>
        </w:rPr>
        <w:t>6</w:t>
      </w:r>
      <w:r w:rsidRPr="00C67343">
        <w:t>(4): e1000861.</w:t>
      </w:r>
    </w:p>
    <w:p w14:paraId="6CF07CFA" w14:textId="77777777" w:rsidR="00C67343" w:rsidRPr="00C67343" w:rsidRDefault="00C67343" w:rsidP="00C67343">
      <w:pPr>
        <w:pStyle w:val="EndNoteBibliography"/>
        <w:spacing w:after="0"/>
      </w:pPr>
      <w:r w:rsidRPr="00C67343">
        <w:t xml:space="preserve">Schadt, E. E., S. A. Monks, T. A. Drake, A. J. Lusis, N. Che, V. Colinayo, T. G. Ruff, S. B. Milligan, J. R. Lamb and G. Cavet (2003). "Genetics of gene expression surveyed in maize, mouse and man." </w:t>
      </w:r>
      <w:r w:rsidRPr="00C67343">
        <w:rPr>
          <w:u w:val="single"/>
        </w:rPr>
        <w:t>Nature</w:t>
      </w:r>
      <w:r w:rsidRPr="00C67343">
        <w:t xml:space="preserve"> </w:t>
      </w:r>
      <w:r w:rsidRPr="00C67343">
        <w:rPr>
          <w:b/>
        </w:rPr>
        <w:t>422</w:t>
      </w:r>
      <w:r w:rsidRPr="00C67343">
        <w:t>(6929): 297.</w:t>
      </w:r>
    </w:p>
    <w:p w14:paraId="769BBA3D" w14:textId="77777777" w:rsidR="00C67343" w:rsidRPr="00C67343" w:rsidRDefault="00C67343" w:rsidP="00C67343">
      <w:pPr>
        <w:pStyle w:val="EndNoteBibliography"/>
        <w:spacing w:after="0"/>
      </w:pPr>
      <w:r w:rsidRPr="00C67343">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C67343">
        <w:rPr>
          <w:u w:val="single"/>
        </w:rPr>
        <w:t>Molecular plant-microbe interactions</w:t>
      </w:r>
      <w:r w:rsidRPr="00C67343">
        <w:t xml:space="preserve"> </w:t>
      </w:r>
      <w:r w:rsidRPr="00C67343">
        <w:rPr>
          <w:b/>
        </w:rPr>
        <w:t>18</w:t>
      </w:r>
      <w:r w:rsidRPr="00C67343">
        <w:t>(6): 602-612.</w:t>
      </w:r>
    </w:p>
    <w:p w14:paraId="10AA7667" w14:textId="77777777" w:rsidR="00C67343" w:rsidRPr="00C67343" w:rsidRDefault="00C67343" w:rsidP="00C67343">
      <w:pPr>
        <w:pStyle w:val="EndNoteBibliography"/>
        <w:spacing w:after="0"/>
      </w:pPr>
      <w:r w:rsidRPr="00C67343">
        <w:t xml:space="preserve">Soltis, N. E., S. Atwell, G. Shi, R. F. Fordyce, R. Gwinner, D. Gao, A. Shafi and D. J. Kliebenstein (2019). "Interactions of tomato and Botrytis genetic diversity: Parsing the contributions of host differentiation, domestication and pathogen variation." </w:t>
      </w:r>
      <w:r w:rsidRPr="00C67343">
        <w:rPr>
          <w:u w:val="single"/>
        </w:rPr>
        <w:t>The Plant Cell</w:t>
      </w:r>
      <w:r w:rsidRPr="00C67343">
        <w:t>: tpc. 00857.02018.</w:t>
      </w:r>
    </w:p>
    <w:p w14:paraId="1DD7BB4B" w14:textId="77777777" w:rsidR="00C67343" w:rsidRPr="00C67343" w:rsidRDefault="00C67343" w:rsidP="00C67343">
      <w:pPr>
        <w:pStyle w:val="EndNoteBibliography"/>
        <w:spacing w:after="0"/>
      </w:pPr>
      <w:r w:rsidRPr="00C67343">
        <w:t xml:space="preserve">Suzuki, R. and H. Shimodaira (2015). "pvclust: Hierarchical Clustering with P-Values via Multiscale Bootstrap Resampling. ." </w:t>
      </w:r>
      <w:r w:rsidRPr="00C67343">
        <w:rPr>
          <w:u w:val="single"/>
        </w:rPr>
        <w:t>R package version 2.0-0</w:t>
      </w:r>
      <w:r w:rsidRPr="00C67343">
        <w:t>.</w:t>
      </w:r>
    </w:p>
    <w:p w14:paraId="182F9BB8" w14:textId="77777777" w:rsidR="00C67343" w:rsidRPr="00C67343" w:rsidRDefault="00C67343" w:rsidP="00C67343">
      <w:pPr>
        <w:pStyle w:val="EndNoteBibliography"/>
        <w:spacing w:after="0"/>
      </w:pPr>
      <w:r w:rsidRPr="00C67343">
        <w:t xml:space="preserve">Van Kan, J. A., J. H. Stassen, A. Mosbach, T. A. Van Der Lee, L. Faino, A. D. Farmer, D. G. Papasotiriou, S. Zhou, M. F. Seidl and E. Cottam (2017). "A gapless genome sequence of the fungus Botrytis cinerea." </w:t>
      </w:r>
      <w:r w:rsidRPr="00C67343">
        <w:rPr>
          <w:u w:val="single"/>
        </w:rPr>
        <w:t>Molecular plant pathology</w:t>
      </w:r>
      <w:r w:rsidRPr="00C67343">
        <w:t xml:space="preserve"> </w:t>
      </w:r>
      <w:r w:rsidRPr="00C67343">
        <w:rPr>
          <w:b/>
        </w:rPr>
        <w:t>18</w:t>
      </w:r>
      <w:r w:rsidRPr="00C67343">
        <w:t>(1): 75-89.</w:t>
      </w:r>
    </w:p>
    <w:p w14:paraId="759D3E23" w14:textId="77777777" w:rsidR="00C67343" w:rsidRPr="00C67343" w:rsidRDefault="00C67343" w:rsidP="00C67343">
      <w:pPr>
        <w:pStyle w:val="EndNoteBibliography"/>
        <w:spacing w:after="0"/>
      </w:pPr>
      <w:r w:rsidRPr="00C67343">
        <w:t xml:space="preserve">West, M. A., K. Kim, D. J. Kliebenstein, H. Van Leeuwen, R. W. Michelmore, R. Doerge and D. A. S. Clair (2007). "Global eQTL mapping reveals the complex genetic architecture of transcript-level variation in Arabidopsis." </w:t>
      </w:r>
      <w:r w:rsidRPr="00C67343">
        <w:rPr>
          <w:u w:val="single"/>
        </w:rPr>
        <w:t>Genetics</w:t>
      </w:r>
      <w:r w:rsidRPr="00C67343">
        <w:t xml:space="preserve"> </w:t>
      </w:r>
      <w:r w:rsidRPr="00C67343">
        <w:rPr>
          <w:b/>
        </w:rPr>
        <w:t>175</w:t>
      </w:r>
      <w:r w:rsidRPr="00C67343">
        <w:t>(3): 1441-1450.</w:t>
      </w:r>
    </w:p>
    <w:p w14:paraId="64203C27" w14:textId="77777777" w:rsidR="00C67343" w:rsidRPr="00C67343" w:rsidRDefault="00C67343" w:rsidP="00C67343">
      <w:pPr>
        <w:pStyle w:val="EndNoteBibliography"/>
        <w:spacing w:after="0"/>
      </w:pPr>
      <w:r w:rsidRPr="00C67343">
        <w:t xml:space="preserve">Williamson, B., B. Tudzynski, P. Tudzynski and J. A. L. van Kan (2007). "Botrytis cinerea: the cause of grey mould disease." </w:t>
      </w:r>
      <w:r w:rsidRPr="00C67343">
        <w:rPr>
          <w:u w:val="single"/>
        </w:rPr>
        <w:t>Molecular Plant Pathology</w:t>
      </w:r>
      <w:r w:rsidRPr="00C67343">
        <w:t xml:space="preserve"> </w:t>
      </w:r>
      <w:r w:rsidRPr="00C67343">
        <w:rPr>
          <w:b/>
        </w:rPr>
        <w:t>8</w:t>
      </w:r>
      <w:r w:rsidRPr="00C67343">
        <w:t>(5): 561-580.</w:t>
      </w:r>
    </w:p>
    <w:p w14:paraId="55AEBC3B" w14:textId="77777777" w:rsidR="00C67343" w:rsidRPr="00C67343" w:rsidRDefault="00C67343" w:rsidP="00C67343">
      <w:pPr>
        <w:pStyle w:val="EndNoteBibliography"/>
        <w:spacing w:after="0"/>
      </w:pPr>
      <w:r w:rsidRPr="00C67343">
        <w:lastRenderedPageBreak/>
        <w:t xml:space="preserve">Wu, J., B. Cai, W. Sun, R. Huang, X. Liu, M. Lin, S. Pattaradilokrat, S. Martin, Y. Qi and S. C. Nair (2015). "Genome-wide analysis of host-Plasmodium yoelii interactions reveals regulators of the type I interferon response." </w:t>
      </w:r>
      <w:r w:rsidRPr="00C67343">
        <w:rPr>
          <w:u w:val="single"/>
        </w:rPr>
        <w:t>Cell reports</w:t>
      </w:r>
      <w:r w:rsidRPr="00C67343">
        <w:t xml:space="preserve"> </w:t>
      </w:r>
      <w:r w:rsidRPr="00C67343">
        <w:rPr>
          <w:b/>
        </w:rPr>
        <w:t>12</w:t>
      </w:r>
      <w:r w:rsidRPr="00C67343">
        <w:t>(4): 661-672.</w:t>
      </w:r>
    </w:p>
    <w:p w14:paraId="0F940EB2" w14:textId="77777777" w:rsidR="00C67343" w:rsidRPr="00C67343" w:rsidRDefault="00C67343" w:rsidP="00C67343">
      <w:pPr>
        <w:pStyle w:val="EndNoteBibliography"/>
        <w:spacing w:after="0"/>
      </w:pPr>
      <w:r w:rsidRPr="00C67343">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C67343">
        <w:rPr>
          <w:u w:val="single"/>
        </w:rPr>
        <w:t>Frontiers in plant science</w:t>
      </w:r>
      <w:r w:rsidRPr="00C67343">
        <w:t xml:space="preserve"> </w:t>
      </w:r>
      <w:r w:rsidRPr="00C67343">
        <w:rPr>
          <w:b/>
        </w:rPr>
        <w:t>8</w:t>
      </w:r>
      <w:r w:rsidRPr="00C67343">
        <w:t>.</w:t>
      </w:r>
    </w:p>
    <w:p w14:paraId="563A6566" w14:textId="77777777" w:rsidR="00C67343" w:rsidRPr="00C67343" w:rsidRDefault="00C67343" w:rsidP="00C67343">
      <w:pPr>
        <w:pStyle w:val="EndNoteBibliography"/>
        <w:spacing w:after="0"/>
      </w:pPr>
      <w:r w:rsidRPr="00C67343">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C67343">
        <w:rPr>
          <w:u w:val="single"/>
        </w:rPr>
        <w:t>The Plant Cell</w:t>
      </w:r>
      <w:r w:rsidRPr="00C67343">
        <w:t>: tpc. 00348.02017.</w:t>
      </w:r>
    </w:p>
    <w:p w14:paraId="6B5EDAE2" w14:textId="77777777" w:rsidR="00C67343" w:rsidRPr="00C67343" w:rsidRDefault="00C67343" w:rsidP="00C67343">
      <w:pPr>
        <w:pStyle w:val="EndNoteBibliography"/>
        <w:spacing w:after="0"/>
      </w:pPr>
      <w:r w:rsidRPr="00C67343">
        <w:t xml:space="preserve">Zhang, W., J. A. Corwin, D. Copeland, J. Feusier, R. Eshbaugh, D. E. Cook, S. Atwell and D. J. Kliebenstein (2018). "Network connections across kingdoms illuminate a potential metabolic battlefield." </w:t>
      </w:r>
      <w:r w:rsidRPr="00C67343">
        <w:rPr>
          <w:u w:val="single"/>
        </w:rPr>
        <w:t>bioRxiv</w:t>
      </w:r>
      <w:r w:rsidRPr="00C67343">
        <w:t>.</w:t>
      </w:r>
    </w:p>
    <w:p w14:paraId="03C279F3" w14:textId="77777777" w:rsidR="00C67343" w:rsidRPr="00C67343" w:rsidRDefault="00C67343" w:rsidP="00C67343">
      <w:pPr>
        <w:pStyle w:val="EndNoteBibliography"/>
      </w:pPr>
      <w:r w:rsidRPr="00C67343">
        <w:t xml:space="preserve">Zhou, X. and M. Stephens (2012). "Genome-wide efficient mixed-model analysis for association studies." </w:t>
      </w:r>
      <w:r w:rsidRPr="00C67343">
        <w:rPr>
          <w:u w:val="single"/>
        </w:rPr>
        <w:t>Nature genetics</w:t>
      </w:r>
      <w:r w:rsidRPr="00C67343">
        <w:t xml:space="preserve"> </w:t>
      </w:r>
      <w:r w:rsidRPr="00C67343">
        <w:rPr>
          <w:b/>
        </w:rPr>
        <w:t>44</w:t>
      </w:r>
      <w:r w:rsidRPr="00C67343">
        <w:t>(7): 821.</w:t>
      </w:r>
    </w:p>
    <w:p w14:paraId="6CFC649E" w14:textId="676AB584"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0B44A4" w14:textId="77777777" w:rsidR="00F701A6" w:rsidRDefault="00F701A6" w:rsidP="00A172A7">
      <w:pPr>
        <w:spacing w:after="0" w:line="240" w:lineRule="auto"/>
      </w:pPr>
      <w:r>
        <w:separator/>
      </w:r>
    </w:p>
  </w:endnote>
  <w:endnote w:type="continuationSeparator" w:id="0">
    <w:p w14:paraId="7045BCA4" w14:textId="77777777" w:rsidR="00F701A6" w:rsidRDefault="00F701A6"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51E2B9" w14:textId="77777777" w:rsidR="00F701A6" w:rsidRDefault="00F701A6" w:rsidP="00A172A7">
      <w:pPr>
        <w:spacing w:after="0" w:line="240" w:lineRule="auto"/>
      </w:pPr>
      <w:r>
        <w:separator/>
      </w:r>
    </w:p>
  </w:footnote>
  <w:footnote w:type="continuationSeparator" w:id="0">
    <w:p w14:paraId="3257224C" w14:textId="77777777" w:rsidR="00F701A6" w:rsidRDefault="00F701A6"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0&lt;/item&gt;&lt;item&gt;442&lt;/item&gt;&lt;item&gt;447&lt;/item&gt;&lt;item&gt;456&lt;/item&gt;&lt;item&gt;476&lt;/item&gt;&lt;item&gt;477&lt;/item&gt;&lt;item&gt;513&lt;/item&gt;&lt;item&gt;515&lt;/item&gt;&lt;item&gt;546&lt;/item&gt;&lt;item&gt;595&lt;/item&gt;&lt;item&gt;599&lt;/item&gt;&lt;item&gt;608&lt;/item&gt;&lt;item&gt;615&lt;/item&gt;&lt;item&gt;761&lt;/item&gt;&lt;item&gt;776&lt;/item&gt;&lt;item&gt;817&lt;/item&gt;&lt;item&gt;838&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3&lt;/item&gt;&lt;item&gt;1164&lt;/item&gt;&lt;item&gt;1169&lt;/item&gt;&lt;item&gt;1170&lt;/item&gt;&lt;item&gt;1171&lt;/item&gt;&lt;item&gt;1175&lt;/item&gt;&lt;item&gt;1176&lt;/item&gt;&lt;/record-ids&gt;&lt;/item&gt;&lt;/Libraries&gt;"/>
  </w:docVars>
  <w:rsids>
    <w:rsidRoot w:val="00A172A7"/>
    <w:rsid w:val="000009B5"/>
    <w:rsid w:val="00002A48"/>
    <w:rsid w:val="00012302"/>
    <w:rsid w:val="0001776E"/>
    <w:rsid w:val="00031EA7"/>
    <w:rsid w:val="000347B6"/>
    <w:rsid w:val="00036E00"/>
    <w:rsid w:val="00037C6E"/>
    <w:rsid w:val="000506B6"/>
    <w:rsid w:val="00053975"/>
    <w:rsid w:val="00054493"/>
    <w:rsid w:val="00054571"/>
    <w:rsid w:val="00056FCB"/>
    <w:rsid w:val="00060ACB"/>
    <w:rsid w:val="00071D52"/>
    <w:rsid w:val="00071F21"/>
    <w:rsid w:val="00075742"/>
    <w:rsid w:val="00077708"/>
    <w:rsid w:val="00085526"/>
    <w:rsid w:val="000A3A44"/>
    <w:rsid w:val="000B12CF"/>
    <w:rsid w:val="000B6CED"/>
    <w:rsid w:val="000D6131"/>
    <w:rsid w:val="000E7AB7"/>
    <w:rsid w:val="000F6D6F"/>
    <w:rsid w:val="00101DEA"/>
    <w:rsid w:val="00103483"/>
    <w:rsid w:val="00106233"/>
    <w:rsid w:val="00111379"/>
    <w:rsid w:val="00114242"/>
    <w:rsid w:val="00123E77"/>
    <w:rsid w:val="00124890"/>
    <w:rsid w:val="00127223"/>
    <w:rsid w:val="00132F99"/>
    <w:rsid w:val="00145616"/>
    <w:rsid w:val="0015276C"/>
    <w:rsid w:val="001567B8"/>
    <w:rsid w:val="00157BFF"/>
    <w:rsid w:val="00170420"/>
    <w:rsid w:val="001750AD"/>
    <w:rsid w:val="00175983"/>
    <w:rsid w:val="00181C3A"/>
    <w:rsid w:val="0019280F"/>
    <w:rsid w:val="00194839"/>
    <w:rsid w:val="00196D1B"/>
    <w:rsid w:val="001A0C27"/>
    <w:rsid w:val="001A6AED"/>
    <w:rsid w:val="001A7FD2"/>
    <w:rsid w:val="001C0CBE"/>
    <w:rsid w:val="001C6224"/>
    <w:rsid w:val="001C63B0"/>
    <w:rsid w:val="001C68B4"/>
    <w:rsid w:val="001E2EAC"/>
    <w:rsid w:val="001E5698"/>
    <w:rsid w:val="001F12EE"/>
    <w:rsid w:val="0020139F"/>
    <w:rsid w:val="002027E8"/>
    <w:rsid w:val="00202F91"/>
    <w:rsid w:val="00206428"/>
    <w:rsid w:val="002126A5"/>
    <w:rsid w:val="00213801"/>
    <w:rsid w:val="002143F6"/>
    <w:rsid w:val="00214E21"/>
    <w:rsid w:val="00223954"/>
    <w:rsid w:val="00243CB5"/>
    <w:rsid w:val="00245B23"/>
    <w:rsid w:val="0024748B"/>
    <w:rsid w:val="0025005E"/>
    <w:rsid w:val="002501D8"/>
    <w:rsid w:val="00250E3E"/>
    <w:rsid w:val="002514F3"/>
    <w:rsid w:val="00253780"/>
    <w:rsid w:val="00256573"/>
    <w:rsid w:val="002565CD"/>
    <w:rsid w:val="00263511"/>
    <w:rsid w:val="00265CFA"/>
    <w:rsid w:val="00270E42"/>
    <w:rsid w:val="00272E3C"/>
    <w:rsid w:val="00273420"/>
    <w:rsid w:val="00277C15"/>
    <w:rsid w:val="00282C21"/>
    <w:rsid w:val="00282FBB"/>
    <w:rsid w:val="00287DA2"/>
    <w:rsid w:val="002A0BE9"/>
    <w:rsid w:val="002A132B"/>
    <w:rsid w:val="002A3D02"/>
    <w:rsid w:val="002B6D7A"/>
    <w:rsid w:val="002B727A"/>
    <w:rsid w:val="002C1234"/>
    <w:rsid w:val="002C12C1"/>
    <w:rsid w:val="002C678F"/>
    <w:rsid w:val="002E0971"/>
    <w:rsid w:val="002E504A"/>
    <w:rsid w:val="00301CFF"/>
    <w:rsid w:val="00302E2C"/>
    <w:rsid w:val="00304109"/>
    <w:rsid w:val="003108D6"/>
    <w:rsid w:val="003179ED"/>
    <w:rsid w:val="00322DF2"/>
    <w:rsid w:val="00331B21"/>
    <w:rsid w:val="0033686E"/>
    <w:rsid w:val="003475CD"/>
    <w:rsid w:val="00347890"/>
    <w:rsid w:val="003517A5"/>
    <w:rsid w:val="003530BC"/>
    <w:rsid w:val="00355732"/>
    <w:rsid w:val="0035605C"/>
    <w:rsid w:val="00362950"/>
    <w:rsid w:val="003664DC"/>
    <w:rsid w:val="00367BD7"/>
    <w:rsid w:val="003736B7"/>
    <w:rsid w:val="00383A56"/>
    <w:rsid w:val="0039103B"/>
    <w:rsid w:val="003945EA"/>
    <w:rsid w:val="00395C25"/>
    <w:rsid w:val="003A0148"/>
    <w:rsid w:val="003A1BDE"/>
    <w:rsid w:val="003A4A64"/>
    <w:rsid w:val="003B3B04"/>
    <w:rsid w:val="003B56EA"/>
    <w:rsid w:val="003C0950"/>
    <w:rsid w:val="003E01B6"/>
    <w:rsid w:val="003E1847"/>
    <w:rsid w:val="003E2E0A"/>
    <w:rsid w:val="003F32EE"/>
    <w:rsid w:val="003F6BDD"/>
    <w:rsid w:val="004010D9"/>
    <w:rsid w:val="00402152"/>
    <w:rsid w:val="0041373C"/>
    <w:rsid w:val="00423648"/>
    <w:rsid w:val="00437B38"/>
    <w:rsid w:val="004441A8"/>
    <w:rsid w:val="004441B7"/>
    <w:rsid w:val="004466FA"/>
    <w:rsid w:val="00450414"/>
    <w:rsid w:val="0045196F"/>
    <w:rsid w:val="00451C80"/>
    <w:rsid w:val="004542C5"/>
    <w:rsid w:val="00465B43"/>
    <w:rsid w:val="004720D9"/>
    <w:rsid w:val="004756DB"/>
    <w:rsid w:val="0047682E"/>
    <w:rsid w:val="00484B9E"/>
    <w:rsid w:val="004944DE"/>
    <w:rsid w:val="004A2927"/>
    <w:rsid w:val="004A519E"/>
    <w:rsid w:val="004B1431"/>
    <w:rsid w:val="004B32C8"/>
    <w:rsid w:val="004B55A0"/>
    <w:rsid w:val="004B7418"/>
    <w:rsid w:val="004C1144"/>
    <w:rsid w:val="004C3327"/>
    <w:rsid w:val="004C3C51"/>
    <w:rsid w:val="004D31EE"/>
    <w:rsid w:val="004D5A70"/>
    <w:rsid w:val="004E7F54"/>
    <w:rsid w:val="004F1D2E"/>
    <w:rsid w:val="004F39D0"/>
    <w:rsid w:val="004F6474"/>
    <w:rsid w:val="004F6955"/>
    <w:rsid w:val="004F7421"/>
    <w:rsid w:val="004F7DB5"/>
    <w:rsid w:val="005130B3"/>
    <w:rsid w:val="00514277"/>
    <w:rsid w:val="005165C1"/>
    <w:rsid w:val="00521E13"/>
    <w:rsid w:val="005412F6"/>
    <w:rsid w:val="005513FF"/>
    <w:rsid w:val="00557C42"/>
    <w:rsid w:val="005606A4"/>
    <w:rsid w:val="005707C2"/>
    <w:rsid w:val="005708EB"/>
    <w:rsid w:val="00573768"/>
    <w:rsid w:val="005738DD"/>
    <w:rsid w:val="00575846"/>
    <w:rsid w:val="00575BD4"/>
    <w:rsid w:val="00577752"/>
    <w:rsid w:val="00582A16"/>
    <w:rsid w:val="005839D3"/>
    <w:rsid w:val="00584BA4"/>
    <w:rsid w:val="00590746"/>
    <w:rsid w:val="00590C2E"/>
    <w:rsid w:val="00595141"/>
    <w:rsid w:val="00595665"/>
    <w:rsid w:val="005B2B5E"/>
    <w:rsid w:val="005B68C4"/>
    <w:rsid w:val="005C21BE"/>
    <w:rsid w:val="005F39E2"/>
    <w:rsid w:val="005F79A4"/>
    <w:rsid w:val="00602201"/>
    <w:rsid w:val="006110D0"/>
    <w:rsid w:val="00613932"/>
    <w:rsid w:val="00615CF9"/>
    <w:rsid w:val="00616582"/>
    <w:rsid w:val="00622302"/>
    <w:rsid w:val="0064357E"/>
    <w:rsid w:val="00654E06"/>
    <w:rsid w:val="00654E74"/>
    <w:rsid w:val="00663C4A"/>
    <w:rsid w:val="00667AC5"/>
    <w:rsid w:val="00667B2A"/>
    <w:rsid w:val="00672EEF"/>
    <w:rsid w:val="00680CC0"/>
    <w:rsid w:val="00683D60"/>
    <w:rsid w:val="00685CE1"/>
    <w:rsid w:val="00686026"/>
    <w:rsid w:val="00686046"/>
    <w:rsid w:val="006908A9"/>
    <w:rsid w:val="00694EF0"/>
    <w:rsid w:val="0069676A"/>
    <w:rsid w:val="006A3A53"/>
    <w:rsid w:val="006B2BE6"/>
    <w:rsid w:val="006C1945"/>
    <w:rsid w:val="006C46C0"/>
    <w:rsid w:val="006D6123"/>
    <w:rsid w:val="006E099F"/>
    <w:rsid w:val="006E4B7B"/>
    <w:rsid w:val="006E4F08"/>
    <w:rsid w:val="006E5FEE"/>
    <w:rsid w:val="006F1436"/>
    <w:rsid w:val="006F702C"/>
    <w:rsid w:val="00700561"/>
    <w:rsid w:val="00705E55"/>
    <w:rsid w:val="00715FF0"/>
    <w:rsid w:val="00721107"/>
    <w:rsid w:val="00726354"/>
    <w:rsid w:val="007360E4"/>
    <w:rsid w:val="00740DCA"/>
    <w:rsid w:val="007437B7"/>
    <w:rsid w:val="00751D64"/>
    <w:rsid w:val="00757D43"/>
    <w:rsid w:val="00782740"/>
    <w:rsid w:val="007837D2"/>
    <w:rsid w:val="007A19D9"/>
    <w:rsid w:val="007A49C0"/>
    <w:rsid w:val="007A50BA"/>
    <w:rsid w:val="007A5C52"/>
    <w:rsid w:val="007A7EA5"/>
    <w:rsid w:val="007B6F5F"/>
    <w:rsid w:val="007C1379"/>
    <w:rsid w:val="007C14AC"/>
    <w:rsid w:val="007C6B5E"/>
    <w:rsid w:val="007C7977"/>
    <w:rsid w:val="007C7988"/>
    <w:rsid w:val="007D1A48"/>
    <w:rsid w:val="007D3FBA"/>
    <w:rsid w:val="007D52AE"/>
    <w:rsid w:val="007E73C0"/>
    <w:rsid w:val="007E7466"/>
    <w:rsid w:val="007F02C9"/>
    <w:rsid w:val="007F05EF"/>
    <w:rsid w:val="007F6863"/>
    <w:rsid w:val="0080151C"/>
    <w:rsid w:val="008024DA"/>
    <w:rsid w:val="008024EB"/>
    <w:rsid w:val="00803BCB"/>
    <w:rsid w:val="00807E22"/>
    <w:rsid w:val="00812637"/>
    <w:rsid w:val="0081302F"/>
    <w:rsid w:val="008203DD"/>
    <w:rsid w:val="008317C6"/>
    <w:rsid w:val="008356B6"/>
    <w:rsid w:val="0084680F"/>
    <w:rsid w:val="00853714"/>
    <w:rsid w:val="0085660A"/>
    <w:rsid w:val="00857945"/>
    <w:rsid w:val="00862F65"/>
    <w:rsid w:val="0087068F"/>
    <w:rsid w:val="0087553C"/>
    <w:rsid w:val="008775EC"/>
    <w:rsid w:val="008846D7"/>
    <w:rsid w:val="00884F43"/>
    <w:rsid w:val="0089300D"/>
    <w:rsid w:val="008A0832"/>
    <w:rsid w:val="008A45D6"/>
    <w:rsid w:val="008B351C"/>
    <w:rsid w:val="008B3D51"/>
    <w:rsid w:val="008C4A17"/>
    <w:rsid w:val="008C5606"/>
    <w:rsid w:val="008C6356"/>
    <w:rsid w:val="008C6FF7"/>
    <w:rsid w:val="008C760F"/>
    <w:rsid w:val="008E0921"/>
    <w:rsid w:val="008E4A56"/>
    <w:rsid w:val="008E7729"/>
    <w:rsid w:val="008F1DAD"/>
    <w:rsid w:val="008F4AC6"/>
    <w:rsid w:val="008F6855"/>
    <w:rsid w:val="008F6DEC"/>
    <w:rsid w:val="009006F4"/>
    <w:rsid w:val="009011CD"/>
    <w:rsid w:val="00903ABC"/>
    <w:rsid w:val="00904501"/>
    <w:rsid w:val="009113EA"/>
    <w:rsid w:val="00911C41"/>
    <w:rsid w:val="009175B6"/>
    <w:rsid w:val="00923195"/>
    <w:rsid w:val="00925468"/>
    <w:rsid w:val="00930E46"/>
    <w:rsid w:val="00932FBF"/>
    <w:rsid w:val="00933371"/>
    <w:rsid w:val="0093599D"/>
    <w:rsid w:val="00952F7C"/>
    <w:rsid w:val="009639D8"/>
    <w:rsid w:val="00963D03"/>
    <w:rsid w:val="00963D30"/>
    <w:rsid w:val="00965503"/>
    <w:rsid w:val="00974F42"/>
    <w:rsid w:val="009767EF"/>
    <w:rsid w:val="00977D5C"/>
    <w:rsid w:val="00980E30"/>
    <w:rsid w:val="0098290C"/>
    <w:rsid w:val="0098447B"/>
    <w:rsid w:val="00986E6A"/>
    <w:rsid w:val="00995B3F"/>
    <w:rsid w:val="00996947"/>
    <w:rsid w:val="009A03B5"/>
    <w:rsid w:val="009A49C4"/>
    <w:rsid w:val="009A52B7"/>
    <w:rsid w:val="009B7A02"/>
    <w:rsid w:val="009C2F9C"/>
    <w:rsid w:val="009C63BE"/>
    <w:rsid w:val="009D093A"/>
    <w:rsid w:val="009E3609"/>
    <w:rsid w:val="009E4B0F"/>
    <w:rsid w:val="009E4DBA"/>
    <w:rsid w:val="009F1C37"/>
    <w:rsid w:val="009F3CE7"/>
    <w:rsid w:val="009F5BED"/>
    <w:rsid w:val="009F5F0E"/>
    <w:rsid w:val="00A02682"/>
    <w:rsid w:val="00A02816"/>
    <w:rsid w:val="00A02CCD"/>
    <w:rsid w:val="00A13434"/>
    <w:rsid w:val="00A143E6"/>
    <w:rsid w:val="00A1555B"/>
    <w:rsid w:val="00A156F7"/>
    <w:rsid w:val="00A172A7"/>
    <w:rsid w:val="00A212F9"/>
    <w:rsid w:val="00A3071A"/>
    <w:rsid w:val="00A33E41"/>
    <w:rsid w:val="00A47A6F"/>
    <w:rsid w:val="00A55DBE"/>
    <w:rsid w:val="00A619F4"/>
    <w:rsid w:val="00A67458"/>
    <w:rsid w:val="00A76CE3"/>
    <w:rsid w:val="00A77220"/>
    <w:rsid w:val="00A7785E"/>
    <w:rsid w:val="00A95360"/>
    <w:rsid w:val="00AA3B21"/>
    <w:rsid w:val="00AA7054"/>
    <w:rsid w:val="00AB5090"/>
    <w:rsid w:val="00AC4C35"/>
    <w:rsid w:val="00AC552A"/>
    <w:rsid w:val="00AE3626"/>
    <w:rsid w:val="00AE61F4"/>
    <w:rsid w:val="00AF06B6"/>
    <w:rsid w:val="00AF129A"/>
    <w:rsid w:val="00AF205C"/>
    <w:rsid w:val="00AF423D"/>
    <w:rsid w:val="00B013CD"/>
    <w:rsid w:val="00B07520"/>
    <w:rsid w:val="00B13C6C"/>
    <w:rsid w:val="00B32402"/>
    <w:rsid w:val="00B40898"/>
    <w:rsid w:val="00B41BC8"/>
    <w:rsid w:val="00B41D04"/>
    <w:rsid w:val="00B4381A"/>
    <w:rsid w:val="00B44937"/>
    <w:rsid w:val="00B54AC4"/>
    <w:rsid w:val="00B555E3"/>
    <w:rsid w:val="00B725E5"/>
    <w:rsid w:val="00B759DD"/>
    <w:rsid w:val="00B84D5B"/>
    <w:rsid w:val="00B86B81"/>
    <w:rsid w:val="00B87592"/>
    <w:rsid w:val="00B92689"/>
    <w:rsid w:val="00BA1057"/>
    <w:rsid w:val="00BA4BCB"/>
    <w:rsid w:val="00BB4253"/>
    <w:rsid w:val="00BC11F3"/>
    <w:rsid w:val="00BD10FC"/>
    <w:rsid w:val="00BE57D1"/>
    <w:rsid w:val="00BE69F1"/>
    <w:rsid w:val="00BE6F5A"/>
    <w:rsid w:val="00BF4B12"/>
    <w:rsid w:val="00BF5669"/>
    <w:rsid w:val="00BF56F8"/>
    <w:rsid w:val="00C05EAA"/>
    <w:rsid w:val="00C071DB"/>
    <w:rsid w:val="00C075AA"/>
    <w:rsid w:val="00C11DB8"/>
    <w:rsid w:val="00C130A0"/>
    <w:rsid w:val="00C13A36"/>
    <w:rsid w:val="00C14941"/>
    <w:rsid w:val="00C21F4F"/>
    <w:rsid w:val="00C32B68"/>
    <w:rsid w:val="00C346F6"/>
    <w:rsid w:val="00C4409D"/>
    <w:rsid w:val="00C45E52"/>
    <w:rsid w:val="00C45E99"/>
    <w:rsid w:val="00C51491"/>
    <w:rsid w:val="00C51FFD"/>
    <w:rsid w:val="00C6247E"/>
    <w:rsid w:val="00C67343"/>
    <w:rsid w:val="00C7382C"/>
    <w:rsid w:val="00C775E8"/>
    <w:rsid w:val="00CA3D1F"/>
    <w:rsid w:val="00CA45B6"/>
    <w:rsid w:val="00CA5461"/>
    <w:rsid w:val="00CB002E"/>
    <w:rsid w:val="00CB22AF"/>
    <w:rsid w:val="00CC07B9"/>
    <w:rsid w:val="00CC1992"/>
    <w:rsid w:val="00CC3DBF"/>
    <w:rsid w:val="00CC7412"/>
    <w:rsid w:val="00CD337D"/>
    <w:rsid w:val="00CD37B8"/>
    <w:rsid w:val="00CE102F"/>
    <w:rsid w:val="00CF206D"/>
    <w:rsid w:val="00CF2561"/>
    <w:rsid w:val="00CF3B0A"/>
    <w:rsid w:val="00D003A4"/>
    <w:rsid w:val="00D0058D"/>
    <w:rsid w:val="00D00E2C"/>
    <w:rsid w:val="00D01C65"/>
    <w:rsid w:val="00D020F8"/>
    <w:rsid w:val="00D10556"/>
    <w:rsid w:val="00D231C9"/>
    <w:rsid w:val="00D25BE3"/>
    <w:rsid w:val="00D25C58"/>
    <w:rsid w:val="00D27FB9"/>
    <w:rsid w:val="00D319E3"/>
    <w:rsid w:val="00D369C1"/>
    <w:rsid w:val="00D3774F"/>
    <w:rsid w:val="00D515D8"/>
    <w:rsid w:val="00D55A47"/>
    <w:rsid w:val="00D642F9"/>
    <w:rsid w:val="00D64478"/>
    <w:rsid w:val="00D6561F"/>
    <w:rsid w:val="00D73817"/>
    <w:rsid w:val="00D8257C"/>
    <w:rsid w:val="00D86633"/>
    <w:rsid w:val="00D872AD"/>
    <w:rsid w:val="00D90417"/>
    <w:rsid w:val="00D95D57"/>
    <w:rsid w:val="00DB1DF4"/>
    <w:rsid w:val="00DB364F"/>
    <w:rsid w:val="00DB47EE"/>
    <w:rsid w:val="00DB7D12"/>
    <w:rsid w:val="00DB7DC1"/>
    <w:rsid w:val="00DC267C"/>
    <w:rsid w:val="00DC3286"/>
    <w:rsid w:val="00DE5CAC"/>
    <w:rsid w:val="00DE654A"/>
    <w:rsid w:val="00DF1BEB"/>
    <w:rsid w:val="00DF42C5"/>
    <w:rsid w:val="00DF6BFD"/>
    <w:rsid w:val="00E01038"/>
    <w:rsid w:val="00E045D8"/>
    <w:rsid w:val="00E072B5"/>
    <w:rsid w:val="00E101B0"/>
    <w:rsid w:val="00E15769"/>
    <w:rsid w:val="00E1587E"/>
    <w:rsid w:val="00E20F3F"/>
    <w:rsid w:val="00E301AF"/>
    <w:rsid w:val="00E31208"/>
    <w:rsid w:val="00E36E29"/>
    <w:rsid w:val="00E46B59"/>
    <w:rsid w:val="00E50A3B"/>
    <w:rsid w:val="00E50A89"/>
    <w:rsid w:val="00E51637"/>
    <w:rsid w:val="00E56078"/>
    <w:rsid w:val="00E65476"/>
    <w:rsid w:val="00E659F4"/>
    <w:rsid w:val="00E91300"/>
    <w:rsid w:val="00E96C71"/>
    <w:rsid w:val="00EA2311"/>
    <w:rsid w:val="00EA7516"/>
    <w:rsid w:val="00EB379F"/>
    <w:rsid w:val="00EC1F7B"/>
    <w:rsid w:val="00ED203D"/>
    <w:rsid w:val="00ED2D89"/>
    <w:rsid w:val="00ED321A"/>
    <w:rsid w:val="00EE0361"/>
    <w:rsid w:val="00EE2E8C"/>
    <w:rsid w:val="00EE444B"/>
    <w:rsid w:val="00EE4907"/>
    <w:rsid w:val="00EF165F"/>
    <w:rsid w:val="00EF19E7"/>
    <w:rsid w:val="00EF1B95"/>
    <w:rsid w:val="00EF3DF5"/>
    <w:rsid w:val="00EF70D2"/>
    <w:rsid w:val="00EF7CD1"/>
    <w:rsid w:val="00F10155"/>
    <w:rsid w:val="00F10313"/>
    <w:rsid w:val="00F12BEE"/>
    <w:rsid w:val="00F14B5D"/>
    <w:rsid w:val="00F14C7D"/>
    <w:rsid w:val="00F15F88"/>
    <w:rsid w:val="00F25FB3"/>
    <w:rsid w:val="00F37257"/>
    <w:rsid w:val="00F4446B"/>
    <w:rsid w:val="00F4542B"/>
    <w:rsid w:val="00F5534A"/>
    <w:rsid w:val="00F600CE"/>
    <w:rsid w:val="00F60B79"/>
    <w:rsid w:val="00F63A1F"/>
    <w:rsid w:val="00F64C11"/>
    <w:rsid w:val="00F66D9C"/>
    <w:rsid w:val="00F701A6"/>
    <w:rsid w:val="00F70A02"/>
    <w:rsid w:val="00F74A96"/>
    <w:rsid w:val="00F828DB"/>
    <w:rsid w:val="00F85ACF"/>
    <w:rsid w:val="00F85CC3"/>
    <w:rsid w:val="00F93A7E"/>
    <w:rsid w:val="00F964BC"/>
    <w:rsid w:val="00FA1B11"/>
    <w:rsid w:val="00FA26B4"/>
    <w:rsid w:val="00FA56B3"/>
    <w:rsid w:val="00FB08CE"/>
    <w:rsid w:val="00FC0584"/>
    <w:rsid w:val="00FC392D"/>
    <w:rsid w:val="00FD40CE"/>
    <w:rsid w:val="00FD5BFB"/>
    <w:rsid w:val="00FE1D89"/>
    <w:rsid w:val="00FE699F"/>
    <w:rsid w:val="00FE79F8"/>
    <w:rsid w:val="00FF00AF"/>
    <w:rsid w:val="00FF459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8</TotalTime>
  <Pages>23</Pages>
  <Words>14229</Words>
  <Characters>81106</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27</cp:revision>
  <dcterms:created xsi:type="dcterms:W3CDTF">2019-02-19T20:27:00Z</dcterms:created>
  <dcterms:modified xsi:type="dcterms:W3CDTF">2019-02-20T19:38:00Z</dcterms:modified>
</cp:coreProperties>
</file>